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78C7F" w14:textId="77777777" w:rsidR="00F125EE" w:rsidRPr="00432353" w:rsidRDefault="00F125EE" w:rsidP="00432353">
      <w:pPr>
        <w:rPr>
          <w:sz w:val="36"/>
          <w:szCs w:val="36"/>
          <w:lang w:eastAsia="zh-CN"/>
        </w:rPr>
      </w:pPr>
    </w:p>
    <w:p w14:paraId="447FF9F0" w14:textId="2E0E477D" w:rsidR="005001AC" w:rsidRPr="002C6FE1" w:rsidRDefault="00BB2D2A" w:rsidP="002C6FE1">
      <w:pPr>
        <w:spacing w:before="5040" w:after="2520"/>
        <w:jc w:val="center"/>
        <w:rPr>
          <w:sz w:val="52"/>
          <w:szCs w:val="52"/>
        </w:rPr>
      </w:pPr>
      <w:r w:rsidRPr="002C6FE1">
        <w:rPr>
          <w:sz w:val="52"/>
          <w:szCs w:val="52"/>
        </w:rPr>
        <w:t>Supplementa</w:t>
      </w:r>
      <w:r w:rsidR="00570F19">
        <w:rPr>
          <w:sz w:val="52"/>
          <w:szCs w:val="52"/>
        </w:rPr>
        <w:t>l</w:t>
      </w:r>
      <w:r w:rsidRPr="002C6FE1">
        <w:rPr>
          <w:sz w:val="52"/>
          <w:szCs w:val="52"/>
        </w:rPr>
        <w:t xml:space="preserve"> Materials</w:t>
      </w:r>
      <w:r w:rsidR="009743A9" w:rsidRPr="002C6FE1">
        <w:rPr>
          <w:sz w:val="52"/>
          <w:szCs w:val="52"/>
        </w:rPr>
        <w:t xml:space="preserve"> </w:t>
      </w:r>
    </w:p>
    <w:p w14:paraId="739F2109" w14:textId="77777777" w:rsidR="002C6FE1" w:rsidRDefault="002C6FE1" w:rsidP="002011BB">
      <w:pPr>
        <w:jc w:val="center"/>
        <w:rPr>
          <w:sz w:val="36"/>
          <w:szCs w:val="36"/>
        </w:rPr>
      </w:pPr>
    </w:p>
    <w:p w14:paraId="3AC343E4" w14:textId="701051C6" w:rsidR="002C6FE1" w:rsidRDefault="002C6FE1" w:rsidP="002C6FE1">
      <w:pPr>
        <w:spacing w:before="3240" w:after="2520"/>
        <w:rPr>
          <w:sz w:val="36"/>
          <w:szCs w:val="36"/>
        </w:rPr>
      </w:pPr>
      <w:r>
        <w:rPr>
          <w:sz w:val="36"/>
          <w:szCs w:val="36"/>
        </w:rPr>
        <w:br w:type="page"/>
      </w:r>
    </w:p>
    <w:p w14:paraId="3D1E11DD" w14:textId="77777777" w:rsidR="002C6FE1" w:rsidRPr="002011BB" w:rsidRDefault="002C6FE1" w:rsidP="002011BB">
      <w:pPr>
        <w:jc w:val="center"/>
        <w:rPr>
          <w:sz w:val="36"/>
          <w:szCs w:val="36"/>
          <w:lang w:eastAsia="zh-CN"/>
        </w:rPr>
      </w:pPr>
    </w:p>
    <w:p w14:paraId="2CDC1515" w14:textId="77777777" w:rsidR="004C216A" w:rsidRPr="002216D3" w:rsidRDefault="004C216A" w:rsidP="004C216A">
      <w:pPr>
        <w:pStyle w:val="BATitle"/>
        <w:spacing w:before="1200" w:after="0"/>
        <w:ind w:right="-108"/>
        <w:rPr>
          <w:b/>
          <w:sz w:val="32"/>
          <w:szCs w:val="32"/>
        </w:rPr>
      </w:pPr>
      <w:proofErr w:type="spellStart"/>
      <w:r w:rsidRPr="0063120F">
        <w:rPr>
          <w:b/>
          <w:color w:val="000000" w:themeColor="text1"/>
          <w:sz w:val="32"/>
          <w:szCs w:val="32"/>
        </w:rPr>
        <w:t>Nucleophilic</w:t>
      </w:r>
      <w:proofErr w:type="spellEnd"/>
      <w:r w:rsidRPr="0063120F">
        <w:rPr>
          <w:b/>
          <w:color w:val="000000" w:themeColor="text1"/>
          <w:sz w:val="32"/>
          <w:szCs w:val="32"/>
        </w:rPr>
        <w:t xml:space="preserve"> Substitution </w:t>
      </w:r>
      <w:r w:rsidRPr="0063120F">
        <w:rPr>
          <w:rFonts w:hint="eastAsia"/>
          <w:b/>
          <w:color w:val="000000" w:themeColor="text1"/>
          <w:sz w:val="32"/>
          <w:szCs w:val="32"/>
          <w:lang w:eastAsia="zh-CN"/>
        </w:rPr>
        <w:t>B</w:t>
      </w:r>
      <w:r w:rsidRPr="0063120F">
        <w:rPr>
          <w:b/>
          <w:color w:val="000000" w:themeColor="text1"/>
          <w:sz w:val="32"/>
          <w:szCs w:val="32"/>
        </w:rPr>
        <w:t xml:space="preserve">etween </w:t>
      </w:r>
      <w:proofErr w:type="spellStart"/>
      <w:r w:rsidRPr="0063120F">
        <w:rPr>
          <w:b/>
          <w:color w:val="000000" w:themeColor="text1"/>
          <w:sz w:val="32"/>
          <w:szCs w:val="32"/>
        </w:rPr>
        <w:t>Polysulfides</w:t>
      </w:r>
      <w:proofErr w:type="spellEnd"/>
      <w:r w:rsidRPr="0063120F">
        <w:rPr>
          <w:b/>
          <w:color w:val="000000" w:themeColor="text1"/>
          <w:sz w:val="32"/>
          <w:szCs w:val="32"/>
        </w:rPr>
        <w:t xml:space="preserve"> and Binders </w:t>
      </w:r>
      <w:r w:rsidRPr="002216D3">
        <w:rPr>
          <w:b/>
          <w:sz w:val="32"/>
          <w:szCs w:val="32"/>
        </w:rPr>
        <w:t>Unexpectedly Stabiliz</w:t>
      </w:r>
      <w:r>
        <w:rPr>
          <w:b/>
          <w:sz w:val="32"/>
          <w:szCs w:val="32"/>
        </w:rPr>
        <w:t>ing</w:t>
      </w:r>
      <w:r w:rsidRPr="002216D3">
        <w:rPr>
          <w:b/>
          <w:sz w:val="32"/>
          <w:szCs w:val="32"/>
        </w:rPr>
        <w:t xml:space="preserve"> Lithium Sulfur Battery</w:t>
      </w:r>
    </w:p>
    <w:p w14:paraId="3F0F7EF5" w14:textId="583F8F36" w:rsidR="002011BB" w:rsidRDefault="002011BB" w:rsidP="002011BB">
      <w:pPr>
        <w:pStyle w:val="BBAuthorName"/>
        <w:spacing w:after="0" w:line="240" w:lineRule="auto"/>
        <w:ind w:right="-108"/>
        <w:jc w:val="left"/>
        <w:rPr>
          <w:vertAlign w:val="superscript"/>
        </w:rPr>
      </w:pPr>
      <w:r w:rsidRPr="00F50652">
        <w:t>Min Ling</w:t>
      </w:r>
      <w:r w:rsidRPr="00F50652">
        <w:rPr>
          <w:vertAlign w:val="superscript"/>
        </w:rPr>
        <w:t>1</w:t>
      </w:r>
      <w:r w:rsidRPr="00F50652">
        <w:t>, Liang Zhang</w:t>
      </w:r>
      <w:r w:rsidRPr="00F50652">
        <w:rPr>
          <w:vertAlign w:val="superscript"/>
        </w:rPr>
        <w:t>2</w:t>
      </w:r>
      <w:r w:rsidRPr="00F50652">
        <w:t xml:space="preserve">, </w:t>
      </w:r>
      <w:proofErr w:type="spellStart"/>
      <w:r>
        <w:t>Tianyue</w:t>
      </w:r>
      <w:proofErr w:type="spellEnd"/>
      <w:r>
        <w:t xml:space="preserve"> Zheng</w:t>
      </w:r>
      <w:r w:rsidRPr="00F50652">
        <w:rPr>
          <w:vertAlign w:val="superscript"/>
        </w:rPr>
        <w:t>1</w:t>
      </w:r>
      <w:r>
        <w:t xml:space="preserve">, </w:t>
      </w:r>
      <w:r w:rsidRPr="00F50652">
        <w:t>Jun Feng</w:t>
      </w:r>
      <w:r w:rsidRPr="00F50652">
        <w:rPr>
          <w:vertAlign w:val="superscript"/>
        </w:rPr>
        <w:t>2</w:t>
      </w:r>
      <w:r w:rsidRPr="00F50652">
        <w:t xml:space="preserve">, </w:t>
      </w:r>
      <w:proofErr w:type="spellStart"/>
      <w:r w:rsidRPr="00F50652">
        <w:t>Jinghua</w:t>
      </w:r>
      <w:proofErr w:type="spellEnd"/>
      <w:r w:rsidRPr="00F50652">
        <w:t xml:space="preserve"> Guo</w:t>
      </w:r>
      <w:r w:rsidRPr="00F50652">
        <w:rPr>
          <w:vertAlign w:val="superscript"/>
        </w:rPr>
        <w:t>2</w:t>
      </w:r>
      <w:r w:rsidR="008F27F4">
        <w:rPr>
          <w:vertAlign w:val="superscript"/>
        </w:rPr>
        <w:t>*</w:t>
      </w:r>
      <w:r w:rsidRPr="00F50652">
        <w:t xml:space="preserve">, </w:t>
      </w:r>
      <w:proofErr w:type="spellStart"/>
      <w:r>
        <w:t>Liqiang</w:t>
      </w:r>
      <w:proofErr w:type="spellEnd"/>
      <w:r>
        <w:t xml:space="preserve"> Mai</w:t>
      </w:r>
      <w:r>
        <w:rPr>
          <w:vertAlign w:val="superscript"/>
        </w:rPr>
        <w:t>3</w:t>
      </w:r>
      <w:r w:rsidRPr="00F50652">
        <w:rPr>
          <w:vertAlign w:val="superscript"/>
        </w:rPr>
        <w:t>*</w:t>
      </w:r>
      <w:r>
        <w:t xml:space="preserve">, </w:t>
      </w:r>
      <w:proofErr w:type="gramStart"/>
      <w:r w:rsidRPr="00F50652">
        <w:t>Gao</w:t>
      </w:r>
      <w:proofErr w:type="gramEnd"/>
      <w:r w:rsidRPr="00F50652">
        <w:t xml:space="preserve"> Liu</w:t>
      </w:r>
      <w:r w:rsidRPr="00F50652">
        <w:rPr>
          <w:vertAlign w:val="superscript"/>
        </w:rPr>
        <w:t>1*</w:t>
      </w:r>
    </w:p>
    <w:p w14:paraId="5086599D" w14:textId="77777777" w:rsidR="002011BB" w:rsidRPr="002216D3" w:rsidRDefault="002011BB" w:rsidP="002011BB">
      <w:pPr>
        <w:ind w:right="-108"/>
      </w:pPr>
    </w:p>
    <w:p w14:paraId="4D28C95B" w14:textId="77777777" w:rsidR="002011BB" w:rsidRPr="00F50652" w:rsidRDefault="002011BB" w:rsidP="002011BB">
      <w:pPr>
        <w:pStyle w:val="BCAuthorAddress"/>
        <w:spacing w:after="0" w:line="240" w:lineRule="auto"/>
        <w:ind w:right="-108"/>
        <w:jc w:val="left"/>
      </w:pPr>
      <w:r w:rsidRPr="00F50652">
        <w:rPr>
          <w:vertAlign w:val="superscript"/>
        </w:rPr>
        <w:t>1</w:t>
      </w:r>
      <w:r w:rsidRPr="00F50652">
        <w:t xml:space="preserve">Applied Energy Materials Group, Energy Storage and Distributed Resources Division, Lawrence Berkeley National Laboratory, Berkeley, California 94720, United </w:t>
      </w:r>
      <w:r>
        <w:t>States of America.</w:t>
      </w:r>
    </w:p>
    <w:p w14:paraId="30C1826C" w14:textId="77777777" w:rsidR="002011BB" w:rsidRPr="00094A31" w:rsidRDefault="002011BB" w:rsidP="002011BB">
      <w:pPr>
        <w:pStyle w:val="BCAuthorAddress"/>
        <w:spacing w:after="0" w:line="240" w:lineRule="auto"/>
        <w:ind w:right="-108"/>
        <w:jc w:val="left"/>
        <w:rPr>
          <w:rStyle w:val="BDAbstractTitleChar"/>
          <w:rFonts w:eastAsia="SimSun"/>
          <w:b w:val="0"/>
          <w:kern w:val="22"/>
          <w:sz w:val="20"/>
        </w:rPr>
      </w:pPr>
      <w:r w:rsidRPr="00F50652">
        <w:rPr>
          <w:vertAlign w:val="superscript"/>
        </w:rPr>
        <w:t>2</w:t>
      </w:r>
      <w:r w:rsidRPr="00F50652">
        <w:t>Advanced Light Sources, Lawrence Berkeley National Laboratory, Berkeley, California 94720, United States</w:t>
      </w:r>
      <w:r>
        <w:t xml:space="preserve"> of America.</w:t>
      </w:r>
    </w:p>
    <w:p w14:paraId="0AB54553" w14:textId="77777777" w:rsidR="002011BB" w:rsidRDefault="002011BB" w:rsidP="002011BB">
      <w:pPr>
        <w:ind w:right="-108"/>
      </w:pPr>
      <w:r>
        <w:rPr>
          <w:vertAlign w:val="superscript"/>
        </w:rPr>
        <w:t>3</w:t>
      </w:r>
      <w:r>
        <w:t xml:space="preserve">State Key Laboratory of Advanced Technology for Materials Synthesis and Processing, Wuhan </w:t>
      </w:r>
      <w:proofErr w:type="spellStart"/>
      <w:r>
        <w:t>Univerisity</w:t>
      </w:r>
      <w:proofErr w:type="spellEnd"/>
      <w:r>
        <w:t xml:space="preserve"> of Technology, Wuhan 430070, China.</w:t>
      </w:r>
    </w:p>
    <w:p w14:paraId="1965E668" w14:textId="77777777" w:rsidR="008F27F4" w:rsidRDefault="008F27F4" w:rsidP="002011BB">
      <w:pPr>
        <w:ind w:right="-108"/>
        <w:rPr>
          <w:lang w:eastAsia="zh-CN"/>
        </w:rPr>
      </w:pPr>
    </w:p>
    <w:p w14:paraId="7544EACF" w14:textId="16FFFE1B" w:rsidR="008F27F4" w:rsidRDefault="008F27F4" w:rsidP="002011BB">
      <w:pPr>
        <w:ind w:right="-108"/>
        <w:rPr>
          <w:lang w:eastAsia="zh-CN"/>
        </w:rPr>
      </w:pPr>
      <w:r>
        <w:rPr>
          <w:lang w:eastAsia="zh-CN"/>
        </w:rPr>
        <w:t>*Corresponding authors:</w:t>
      </w:r>
    </w:p>
    <w:p w14:paraId="74D107FB" w14:textId="77777777" w:rsidR="008F27F4" w:rsidRDefault="008F27F4" w:rsidP="008F27F4"/>
    <w:p w14:paraId="7EC05405" w14:textId="77777777" w:rsidR="008F27F4" w:rsidRDefault="008F27F4" w:rsidP="008F27F4">
      <w:proofErr w:type="spellStart"/>
      <w:r>
        <w:t>Jinghua</w:t>
      </w:r>
      <w:proofErr w:type="spellEnd"/>
      <w:r>
        <w:t xml:space="preserve"> </w:t>
      </w:r>
      <w:proofErr w:type="spellStart"/>
      <w:r>
        <w:t>Guo</w:t>
      </w:r>
      <w:proofErr w:type="spellEnd"/>
      <w:r>
        <w:t xml:space="preserve">, </w:t>
      </w:r>
      <w:hyperlink r:id="rId8" w:history="1">
        <w:r w:rsidRPr="00700016">
          <w:rPr>
            <w:rStyle w:val="Hyperlink"/>
          </w:rPr>
          <w:t>jguo@lbl.gov</w:t>
        </w:r>
      </w:hyperlink>
    </w:p>
    <w:p w14:paraId="336447EB" w14:textId="77777777" w:rsidR="008F27F4" w:rsidRDefault="008F27F4" w:rsidP="008F27F4">
      <w:proofErr w:type="spellStart"/>
      <w:r>
        <w:t>Liqiang</w:t>
      </w:r>
      <w:proofErr w:type="spellEnd"/>
      <w:r>
        <w:t xml:space="preserve"> Mai, </w:t>
      </w:r>
      <w:hyperlink r:id="rId9" w:history="1">
        <w:r w:rsidRPr="00700016">
          <w:rPr>
            <w:rStyle w:val="Hyperlink"/>
          </w:rPr>
          <w:t>mlq518@whut.edu.cn</w:t>
        </w:r>
      </w:hyperlink>
    </w:p>
    <w:p w14:paraId="2927BED7" w14:textId="77777777" w:rsidR="008F27F4" w:rsidRDefault="008F27F4" w:rsidP="008F27F4">
      <w:r>
        <w:t xml:space="preserve">Gao Liu, </w:t>
      </w:r>
      <w:hyperlink r:id="rId10" w:history="1">
        <w:r w:rsidRPr="00700016">
          <w:rPr>
            <w:rStyle w:val="Hyperlink"/>
          </w:rPr>
          <w:t>gliu@lbl.gov</w:t>
        </w:r>
      </w:hyperlink>
    </w:p>
    <w:p w14:paraId="75C41757" w14:textId="77777777" w:rsidR="008F27F4" w:rsidRDefault="008F27F4" w:rsidP="002011BB">
      <w:pPr>
        <w:ind w:right="-108"/>
        <w:rPr>
          <w:lang w:eastAsia="zh-CN"/>
        </w:rPr>
      </w:pPr>
    </w:p>
    <w:p w14:paraId="0DD53F3C" w14:textId="77777777" w:rsidR="008F27F4" w:rsidRPr="00DB2746" w:rsidRDefault="008F27F4" w:rsidP="002011BB">
      <w:pPr>
        <w:ind w:right="-108"/>
        <w:rPr>
          <w:lang w:eastAsia="zh-CN"/>
        </w:rPr>
      </w:pPr>
    </w:p>
    <w:p w14:paraId="75D9860E" w14:textId="77777777" w:rsidR="002C030F" w:rsidRDefault="002C030F">
      <w:pPr>
        <w:rPr>
          <w:lang w:eastAsia="zh-CN"/>
        </w:rPr>
      </w:pPr>
    </w:p>
    <w:p w14:paraId="34F8BB27" w14:textId="77777777" w:rsidR="00015F74" w:rsidRDefault="00015F74">
      <w:pPr>
        <w:rPr>
          <w:b/>
        </w:rPr>
      </w:pPr>
    </w:p>
    <w:p w14:paraId="45308895" w14:textId="4ABA2622" w:rsidR="002C030F" w:rsidRPr="00262D72" w:rsidRDefault="009743A9">
      <w:pPr>
        <w:rPr>
          <w:b/>
        </w:rPr>
      </w:pPr>
      <w:r>
        <w:rPr>
          <w:b/>
        </w:rPr>
        <w:t xml:space="preserve">This </w:t>
      </w:r>
      <w:r w:rsidR="006B3953">
        <w:rPr>
          <w:b/>
        </w:rPr>
        <w:t>supplemental</w:t>
      </w:r>
      <w:r>
        <w:rPr>
          <w:b/>
        </w:rPr>
        <w:t xml:space="preserve"> file </w:t>
      </w:r>
      <w:r w:rsidR="002C030F" w:rsidRPr="00262D72">
        <w:rPr>
          <w:b/>
        </w:rPr>
        <w:t>includes:</w:t>
      </w:r>
    </w:p>
    <w:p w14:paraId="71F4858E" w14:textId="77777777" w:rsidR="002C030F" w:rsidRDefault="002C030F"/>
    <w:p w14:paraId="4CB49916" w14:textId="77777777" w:rsidR="002C030F" w:rsidRDefault="002C030F" w:rsidP="00262D72">
      <w:pPr>
        <w:ind w:left="720"/>
      </w:pPr>
      <w:r>
        <w:t>Materials and Methods</w:t>
      </w:r>
    </w:p>
    <w:p w14:paraId="4761CE9D" w14:textId="5AAF7D1D" w:rsidR="002C030F" w:rsidRDefault="002C030F" w:rsidP="00262D72">
      <w:pPr>
        <w:ind w:left="720"/>
      </w:pPr>
      <w:r>
        <w:t>Fig</w:t>
      </w:r>
      <w:r w:rsidR="00A3403B">
        <w:t xml:space="preserve">s. </w:t>
      </w:r>
      <w:r>
        <w:t>S1</w:t>
      </w:r>
      <w:r w:rsidR="00A3403B">
        <w:t xml:space="preserve"> to </w:t>
      </w:r>
      <w:r w:rsidR="001F1815">
        <w:t>S10</w:t>
      </w:r>
    </w:p>
    <w:p w14:paraId="766483EC" w14:textId="05CA3172" w:rsidR="00464D72" w:rsidRDefault="00464D72" w:rsidP="00262D72">
      <w:pPr>
        <w:ind w:left="720"/>
      </w:pPr>
      <w:r>
        <w:t>Supplemental References</w:t>
      </w:r>
    </w:p>
    <w:p w14:paraId="0E402CE9" w14:textId="77777777" w:rsidR="002C030F" w:rsidRDefault="002C030F"/>
    <w:p w14:paraId="4F07B23F" w14:textId="77777777" w:rsidR="00065EBD" w:rsidRDefault="00065EBD" w:rsidP="00262D72">
      <w:pPr>
        <w:ind w:left="720"/>
      </w:pPr>
    </w:p>
    <w:p w14:paraId="754DFF4A" w14:textId="77777777" w:rsidR="00015F74" w:rsidRDefault="00015F74" w:rsidP="00262D72">
      <w:pPr>
        <w:ind w:left="720"/>
      </w:pPr>
      <w:r>
        <w:br/>
      </w:r>
    </w:p>
    <w:p w14:paraId="73455792" w14:textId="169E0FF5" w:rsidR="00EE2D1C" w:rsidRPr="006B3953" w:rsidRDefault="00015F74" w:rsidP="006B3953">
      <w:pPr>
        <w:pStyle w:val="SMHeading"/>
        <w:spacing w:before="360" w:after="720"/>
        <w:jc w:val="both"/>
        <w:rPr>
          <w:sz w:val="36"/>
          <w:szCs w:val="36"/>
        </w:rPr>
      </w:pPr>
      <w:r>
        <w:br w:type="page"/>
      </w:r>
      <w:bookmarkStart w:id="0" w:name="Tables"/>
      <w:bookmarkStart w:id="1" w:name="MaterialsMethods"/>
      <w:bookmarkEnd w:id="0"/>
      <w:bookmarkEnd w:id="1"/>
      <w:r w:rsidRPr="006B3953">
        <w:rPr>
          <w:sz w:val="36"/>
          <w:szCs w:val="36"/>
        </w:rPr>
        <w:lastRenderedPageBreak/>
        <w:t>Materials and Methods</w:t>
      </w:r>
    </w:p>
    <w:p w14:paraId="463D5FB2" w14:textId="77777777" w:rsidR="00F74F95" w:rsidRPr="006B3953" w:rsidRDefault="00C2675C" w:rsidP="006B3953">
      <w:pPr>
        <w:pStyle w:val="SMSubheading"/>
        <w:spacing w:line="480" w:lineRule="auto"/>
        <w:jc w:val="both"/>
        <w:rPr>
          <w:b/>
          <w:u w:val="single"/>
        </w:rPr>
      </w:pPr>
      <w:r w:rsidRPr="006B3953">
        <w:rPr>
          <w:b/>
          <w:u w:val="single"/>
        </w:rPr>
        <w:t>Sulfur electrode preparation</w:t>
      </w:r>
      <w:r w:rsidR="00533E70" w:rsidRPr="006B3953">
        <w:rPr>
          <w:b/>
          <w:u w:val="single"/>
        </w:rPr>
        <w:t>, cell fabrication</w:t>
      </w:r>
      <w:r w:rsidRPr="006B3953">
        <w:rPr>
          <w:b/>
          <w:u w:val="single"/>
        </w:rPr>
        <w:t xml:space="preserve"> and testing</w:t>
      </w:r>
    </w:p>
    <w:p w14:paraId="2A5106F4" w14:textId="17054DCA" w:rsidR="00C2675C" w:rsidRDefault="00533E70" w:rsidP="006B3953">
      <w:pPr>
        <w:pStyle w:val="SMText"/>
        <w:spacing w:line="480" w:lineRule="auto"/>
        <w:ind w:firstLine="720"/>
        <w:jc w:val="both"/>
        <w:rPr>
          <w:color w:val="141413"/>
          <w:szCs w:val="24"/>
          <w:lang w:val="en-GB"/>
        </w:rPr>
      </w:pPr>
      <w:r w:rsidRPr="00533E70">
        <w:rPr>
          <w:color w:val="141413"/>
          <w:szCs w:val="24"/>
          <w:lang w:val="en-GB"/>
        </w:rPr>
        <w:t>To prepare the working electro</w:t>
      </w:r>
      <w:r w:rsidR="00125302">
        <w:rPr>
          <w:color w:val="141413"/>
          <w:szCs w:val="24"/>
          <w:lang w:val="en-GB"/>
        </w:rPr>
        <w:t>des, micro</w:t>
      </w:r>
      <w:r w:rsidR="004B6194">
        <w:rPr>
          <w:rFonts w:hint="eastAsia"/>
          <w:color w:val="141413"/>
          <w:szCs w:val="24"/>
          <w:lang w:val="en-GB" w:eastAsia="zh-CN"/>
        </w:rPr>
        <w:t xml:space="preserve">n and </w:t>
      </w:r>
      <w:proofErr w:type="spellStart"/>
      <w:r w:rsidR="004B6194">
        <w:rPr>
          <w:rFonts w:hint="eastAsia"/>
          <w:color w:val="141413"/>
          <w:szCs w:val="24"/>
          <w:lang w:val="en-GB" w:eastAsia="zh-CN"/>
        </w:rPr>
        <w:t>nano</w:t>
      </w:r>
      <w:proofErr w:type="spellEnd"/>
      <w:r w:rsidR="00125302">
        <w:rPr>
          <w:color w:val="141413"/>
          <w:szCs w:val="24"/>
          <w:lang w:val="en-GB"/>
        </w:rPr>
        <w:t xml:space="preserve"> diameter </w:t>
      </w:r>
      <w:proofErr w:type="spellStart"/>
      <w:r w:rsidR="00125302">
        <w:rPr>
          <w:color w:val="141413"/>
          <w:szCs w:val="24"/>
          <w:lang w:val="en-GB"/>
        </w:rPr>
        <w:t>sulfur</w:t>
      </w:r>
      <w:proofErr w:type="spellEnd"/>
      <w:r w:rsidR="00125302">
        <w:rPr>
          <w:color w:val="141413"/>
          <w:szCs w:val="24"/>
          <w:lang w:val="en-GB"/>
        </w:rPr>
        <w:t xml:space="preserve"> (S)</w:t>
      </w:r>
      <w:r w:rsidR="00642939">
        <w:rPr>
          <w:color w:val="141413"/>
          <w:szCs w:val="24"/>
          <w:lang w:val="en-GB"/>
        </w:rPr>
        <w:t xml:space="preserve"> </w:t>
      </w:r>
      <w:r w:rsidR="002561A2">
        <w:rPr>
          <w:rFonts w:hint="eastAsia"/>
          <w:color w:val="141413"/>
          <w:szCs w:val="24"/>
          <w:lang w:val="en-GB" w:eastAsia="zh-CN"/>
        </w:rPr>
        <w:t>(Fig. S1</w:t>
      </w:r>
      <w:r w:rsidR="00996292">
        <w:rPr>
          <w:color w:val="141413"/>
          <w:szCs w:val="24"/>
          <w:lang w:val="en-GB" w:eastAsia="zh-CN"/>
        </w:rPr>
        <w:t>, S2</w:t>
      </w:r>
      <w:r w:rsidR="002561A2">
        <w:rPr>
          <w:rFonts w:hint="eastAsia"/>
          <w:color w:val="141413"/>
          <w:szCs w:val="24"/>
          <w:lang w:val="en-GB" w:eastAsia="zh-CN"/>
        </w:rPr>
        <w:t xml:space="preserve">) </w:t>
      </w:r>
      <w:r w:rsidR="00642939">
        <w:rPr>
          <w:color w:val="141413"/>
          <w:szCs w:val="24"/>
          <w:lang w:val="en-GB"/>
        </w:rPr>
        <w:t>powder</w:t>
      </w:r>
      <w:r w:rsidRPr="00533E70">
        <w:rPr>
          <w:color w:val="141413"/>
          <w:szCs w:val="24"/>
          <w:lang w:val="en-GB"/>
        </w:rPr>
        <w:t xml:space="preserve"> </w:t>
      </w:r>
      <w:r w:rsidRPr="00533E70">
        <w:rPr>
          <w:rFonts w:hint="eastAsia"/>
          <w:color w:val="141413"/>
          <w:szCs w:val="24"/>
          <w:lang w:val="en-GB"/>
        </w:rPr>
        <w:t xml:space="preserve">(Sigma-Aldrich: 215236, 100 mesh, 149 </w:t>
      </w:r>
      <w:r w:rsidRPr="00533E70">
        <w:rPr>
          <w:color w:val="141413"/>
          <w:szCs w:val="24"/>
          <w:lang w:val="en-GB"/>
        </w:rPr>
        <w:t>µ</w:t>
      </w:r>
      <w:r w:rsidRPr="00533E70">
        <w:rPr>
          <w:rFonts w:hint="eastAsia"/>
          <w:color w:val="141413"/>
          <w:szCs w:val="24"/>
          <w:lang w:val="en-GB"/>
        </w:rPr>
        <w:t xml:space="preserve">m) </w:t>
      </w:r>
      <w:r w:rsidRPr="00533E70">
        <w:rPr>
          <w:color w:val="141413"/>
          <w:szCs w:val="24"/>
          <w:lang w:val="en-GB"/>
        </w:rPr>
        <w:t>were mixed with conductive additives, i.e., Super C</w:t>
      </w:r>
      <w:r w:rsidRPr="00533E70">
        <w:rPr>
          <w:rFonts w:hint="eastAsia"/>
          <w:color w:val="141413"/>
          <w:szCs w:val="24"/>
          <w:vertAlign w:val="subscript"/>
          <w:lang w:val="en-GB"/>
        </w:rPr>
        <w:t>45</w:t>
      </w:r>
      <w:r w:rsidRPr="00533E70">
        <w:rPr>
          <w:color w:val="141413"/>
          <w:szCs w:val="24"/>
          <w:lang w:val="en-GB"/>
        </w:rPr>
        <w:t xml:space="preserve"> (diameter: </w:t>
      </w:r>
      <w:r w:rsidRPr="00533E70">
        <w:rPr>
          <w:rFonts w:hint="eastAsia"/>
          <w:color w:val="141413"/>
          <w:szCs w:val="24"/>
          <w:lang w:val="en-GB"/>
        </w:rPr>
        <w:t>150-200</w:t>
      </w:r>
      <w:r w:rsidRPr="00533E70">
        <w:rPr>
          <w:color w:val="141413"/>
          <w:szCs w:val="24"/>
          <w:lang w:val="en-GB"/>
        </w:rPr>
        <w:t xml:space="preserve"> nm particle; BET surface area: </w:t>
      </w:r>
      <w:r w:rsidRPr="00533E70">
        <w:rPr>
          <w:rFonts w:hint="eastAsia"/>
          <w:color w:val="141413"/>
          <w:szCs w:val="24"/>
          <w:lang w:val="en-GB"/>
        </w:rPr>
        <w:t>45 m</w:t>
      </w:r>
      <w:r w:rsidRPr="00533E70">
        <w:rPr>
          <w:rFonts w:hint="eastAsia"/>
          <w:color w:val="141413"/>
          <w:szCs w:val="24"/>
          <w:vertAlign w:val="superscript"/>
          <w:lang w:val="en-GB"/>
        </w:rPr>
        <w:t>2</w:t>
      </w:r>
      <w:r w:rsidRPr="00533E70">
        <w:rPr>
          <w:rFonts w:hint="eastAsia"/>
          <w:color w:val="141413"/>
          <w:szCs w:val="24"/>
          <w:lang w:val="en-GB"/>
        </w:rPr>
        <w:t>/g</w:t>
      </w:r>
      <w:r w:rsidRPr="00533E70">
        <w:rPr>
          <w:color w:val="141413"/>
          <w:szCs w:val="24"/>
          <w:lang w:val="en-GB"/>
        </w:rPr>
        <w:t xml:space="preserve">) from </w:t>
      </w:r>
      <w:proofErr w:type="spellStart"/>
      <w:r w:rsidRPr="00533E70">
        <w:rPr>
          <w:color w:val="141413"/>
          <w:szCs w:val="24"/>
          <w:lang w:val="en-GB"/>
        </w:rPr>
        <w:t>Timical</w:t>
      </w:r>
      <w:proofErr w:type="spellEnd"/>
      <w:r w:rsidRPr="00533E70">
        <w:rPr>
          <w:color w:val="141413"/>
          <w:szCs w:val="24"/>
          <w:lang w:val="en-GB"/>
        </w:rPr>
        <w:t xml:space="preserve"> </w:t>
      </w:r>
      <w:r w:rsidRPr="00533E70">
        <w:rPr>
          <w:rFonts w:hint="eastAsia"/>
          <w:color w:val="141413"/>
          <w:szCs w:val="24"/>
          <w:lang w:val="en-GB"/>
        </w:rPr>
        <w:t>Ltd</w:t>
      </w:r>
      <w:r w:rsidR="00642939">
        <w:rPr>
          <w:color w:val="141413"/>
          <w:szCs w:val="24"/>
          <w:lang w:val="en-GB"/>
        </w:rPr>
        <w:t>.</w:t>
      </w:r>
      <w:r w:rsidRPr="00533E70">
        <w:rPr>
          <w:rFonts w:hint="eastAsia"/>
          <w:color w:val="141413"/>
          <w:szCs w:val="24"/>
          <w:lang w:val="en-GB"/>
        </w:rPr>
        <w:t xml:space="preserve"> </w:t>
      </w:r>
      <w:r w:rsidRPr="00533E70">
        <w:rPr>
          <w:color w:val="141413"/>
          <w:szCs w:val="24"/>
          <w:lang w:val="en-GB"/>
        </w:rPr>
        <w:t xml:space="preserve">and </w:t>
      </w:r>
      <w:proofErr w:type="spellStart"/>
      <w:r w:rsidRPr="00533E70">
        <w:rPr>
          <w:color w:val="141413"/>
          <w:szCs w:val="24"/>
          <w:lang w:val="en-GB"/>
        </w:rPr>
        <w:t>graphene</w:t>
      </w:r>
      <w:proofErr w:type="spellEnd"/>
      <w:r w:rsidRPr="00533E70">
        <w:rPr>
          <w:color w:val="141413"/>
          <w:szCs w:val="24"/>
          <w:lang w:val="en-GB"/>
        </w:rPr>
        <w:t xml:space="preserve"> (BET surface area: 50 m</w:t>
      </w:r>
      <w:r w:rsidRPr="00533E70">
        <w:rPr>
          <w:color w:val="141413"/>
          <w:szCs w:val="24"/>
          <w:vertAlign w:val="superscript"/>
          <w:lang w:val="en-GB"/>
        </w:rPr>
        <w:t>2</w:t>
      </w:r>
      <w:r w:rsidRPr="00533E70">
        <w:rPr>
          <w:color w:val="141413"/>
          <w:szCs w:val="24"/>
          <w:lang w:val="en-GB"/>
        </w:rPr>
        <w:t>/g) from XG Science</w:t>
      </w:r>
      <w:r w:rsidRPr="00533E70">
        <w:rPr>
          <w:rFonts w:hint="eastAsia"/>
          <w:color w:val="141413"/>
          <w:szCs w:val="24"/>
          <w:lang w:val="en-GB"/>
        </w:rPr>
        <w:t>s</w:t>
      </w:r>
      <w:r w:rsidRPr="00533E70">
        <w:rPr>
          <w:color w:val="141413"/>
          <w:szCs w:val="24"/>
          <w:lang w:val="en-GB"/>
        </w:rPr>
        <w:t xml:space="preserve"> with </w:t>
      </w:r>
      <w:r w:rsidR="00125302">
        <w:rPr>
          <w:color w:val="141413"/>
          <w:szCs w:val="24"/>
          <w:lang w:val="en-GB"/>
        </w:rPr>
        <w:t>various types of binder (S</w:t>
      </w:r>
      <w:r w:rsidRPr="00533E70">
        <w:rPr>
          <w:color w:val="141413"/>
          <w:szCs w:val="24"/>
          <w:lang w:val="en-GB"/>
        </w:rPr>
        <w:t>/</w:t>
      </w:r>
      <w:proofErr w:type="spellStart"/>
      <w:r w:rsidRPr="00533E70">
        <w:rPr>
          <w:rFonts w:hint="eastAsia"/>
          <w:color w:val="141413"/>
          <w:szCs w:val="24"/>
          <w:lang w:val="en-GB"/>
        </w:rPr>
        <w:t>Timical</w:t>
      </w:r>
      <w:proofErr w:type="spellEnd"/>
      <w:r w:rsidRPr="00533E70">
        <w:rPr>
          <w:color w:val="141413"/>
          <w:szCs w:val="24"/>
          <w:lang w:val="en-GB"/>
        </w:rPr>
        <w:t xml:space="preserve"> C</w:t>
      </w:r>
      <w:r w:rsidRPr="00533E70">
        <w:rPr>
          <w:color w:val="141413"/>
          <w:szCs w:val="24"/>
          <w:vertAlign w:val="subscript"/>
          <w:lang w:val="en-GB"/>
        </w:rPr>
        <w:t>65</w:t>
      </w:r>
      <w:r w:rsidRPr="00533E70">
        <w:rPr>
          <w:color w:val="141413"/>
          <w:szCs w:val="24"/>
          <w:lang w:val="en-GB"/>
        </w:rPr>
        <w:t>/</w:t>
      </w:r>
      <w:proofErr w:type="spellStart"/>
      <w:r w:rsidRPr="00533E70">
        <w:rPr>
          <w:color w:val="141413"/>
          <w:szCs w:val="24"/>
          <w:lang w:val="en-GB"/>
        </w:rPr>
        <w:t>graphe</w:t>
      </w:r>
      <w:r w:rsidRPr="00533E70">
        <w:rPr>
          <w:rFonts w:hint="eastAsia"/>
          <w:color w:val="141413"/>
          <w:szCs w:val="24"/>
          <w:lang w:val="en-GB"/>
        </w:rPr>
        <w:t>n</w:t>
      </w:r>
      <w:r w:rsidRPr="00533E70">
        <w:rPr>
          <w:color w:val="141413"/>
          <w:szCs w:val="24"/>
          <w:lang w:val="en-GB"/>
        </w:rPr>
        <w:t>e</w:t>
      </w:r>
      <w:proofErr w:type="spellEnd"/>
      <w:r w:rsidRPr="00533E70">
        <w:rPr>
          <w:color w:val="141413"/>
          <w:szCs w:val="24"/>
          <w:lang w:val="en-GB"/>
        </w:rPr>
        <w:t xml:space="preserve">/binder = 5/3/1/1 </w:t>
      </w:r>
      <w:proofErr w:type="spellStart"/>
      <w:r w:rsidRPr="00533E70">
        <w:rPr>
          <w:color w:val="141413"/>
          <w:szCs w:val="24"/>
          <w:lang w:val="en-GB"/>
        </w:rPr>
        <w:t>wt</w:t>
      </w:r>
      <w:proofErr w:type="spellEnd"/>
      <w:r w:rsidRPr="00533E70">
        <w:rPr>
          <w:color w:val="141413"/>
          <w:szCs w:val="24"/>
          <w:lang w:val="en-GB"/>
        </w:rPr>
        <w:t>%) to form a slurry</w:t>
      </w:r>
      <w:r w:rsidR="00EC21DE">
        <w:rPr>
          <w:rFonts w:hint="eastAsia"/>
          <w:color w:val="141413"/>
          <w:szCs w:val="24"/>
          <w:lang w:val="en-GB" w:eastAsia="zh-CN"/>
        </w:rPr>
        <w:t xml:space="preserve">, where PVDF binder was dissolved in (N-Methyl-2-pyrrolidone) NMP solvent, PVS and carrageenan was </w:t>
      </w:r>
      <w:r w:rsidR="00EC21DE">
        <w:rPr>
          <w:color w:val="141413"/>
          <w:szCs w:val="24"/>
          <w:lang w:val="en-GB" w:eastAsia="zh-CN"/>
        </w:rPr>
        <w:t>dissolved</w:t>
      </w:r>
      <w:r w:rsidR="00EC21DE">
        <w:rPr>
          <w:rFonts w:hint="eastAsia"/>
          <w:color w:val="141413"/>
          <w:szCs w:val="24"/>
          <w:lang w:val="en-GB" w:eastAsia="zh-CN"/>
        </w:rPr>
        <w:t xml:space="preserve"> deionized water</w:t>
      </w:r>
      <w:r w:rsidRPr="00533E70">
        <w:rPr>
          <w:color w:val="141413"/>
          <w:szCs w:val="24"/>
          <w:lang w:val="en-GB"/>
        </w:rPr>
        <w:t xml:space="preserve">. </w:t>
      </w:r>
      <w:r w:rsidRPr="00533E70">
        <w:rPr>
          <w:rFonts w:hint="eastAsia"/>
          <w:color w:val="141413"/>
          <w:szCs w:val="24"/>
          <w:lang w:val="en-GB"/>
        </w:rPr>
        <w:t xml:space="preserve">Carrageenan (Sigma-Aldrich: 22049) and polyvinyl </w:t>
      </w:r>
      <w:proofErr w:type="spellStart"/>
      <w:r w:rsidRPr="00533E70">
        <w:rPr>
          <w:color w:val="141413"/>
          <w:szCs w:val="24"/>
          <w:lang w:val="en-GB"/>
        </w:rPr>
        <w:t>sul</w:t>
      </w:r>
      <w:r w:rsidRPr="00533E70">
        <w:rPr>
          <w:rFonts w:hint="eastAsia"/>
          <w:color w:val="141413"/>
          <w:szCs w:val="24"/>
          <w:lang w:val="en-GB"/>
        </w:rPr>
        <w:t>f</w:t>
      </w:r>
      <w:r w:rsidRPr="00533E70">
        <w:rPr>
          <w:color w:val="141413"/>
          <w:szCs w:val="24"/>
          <w:lang w:val="en-GB"/>
        </w:rPr>
        <w:t>ate</w:t>
      </w:r>
      <w:proofErr w:type="spellEnd"/>
      <w:r w:rsidRPr="00533E70">
        <w:rPr>
          <w:rFonts w:hint="eastAsia"/>
          <w:color w:val="141413"/>
          <w:szCs w:val="24"/>
          <w:lang w:val="en-GB"/>
        </w:rPr>
        <w:t xml:space="preserve"> (Sigma-Aldrich: 271969, Mw</w:t>
      </w:r>
      <w:r w:rsidRPr="00533E70">
        <w:rPr>
          <w:color w:val="141413"/>
          <w:szCs w:val="24"/>
        </w:rPr>
        <w:t xml:space="preserve">: </w:t>
      </w:r>
      <w:r w:rsidRPr="00533E70">
        <w:rPr>
          <w:rFonts w:hint="eastAsia"/>
          <w:color w:val="141413"/>
          <w:szCs w:val="24"/>
          <w:lang w:val="en-GB"/>
        </w:rPr>
        <w:t xml:space="preserve">170,000) is also </w:t>
      </w:r>
      <w:r w:rsidRPr="00533E70">
        <w:rPr>
          <w:color w:val="141413"/>
          <w:szCs w:val="24"/>
        </w:rPr>
        <w:t>purchased from</w:t>
      </w:r>
      <w:r w:rsidRPr="00533E70">
        <w:rPr>
          <w:rFonts w:hint="eastAsia"/>
          <w:color w:val="141413"/>
          <w:szCs w:val="24"/>
          <w:lang w:val="en-GB"/>
        </w:rPr>
        <w:t xml:space="preserve"> Sigma-Aldrich. </w:t>
      </w:r>
      <w:r w:rsidR="004B6194">
        <w:rPr>
          <w:rFonts w:hint="eastAsia"/>
          <w:color w:val="141413"/>
          <w:szCs w:val="24"/>
          <w:lang w:val="en-GB" w:eastAsia="zh-CN"/>
        </w:rPr>
        <w:t xml:space="preserve">The </w:t>
      </w:r>
      <w:proofErr w:type="spellStart"/>
      <w:r w:rsidR="004B6194">
        <w:rPr>
          <w:rFonts w:hint="eastAsia"/>
          <w:color w:val="141413"/>
          <w:szCs w:val="24"/>
          <w:lang w:val="en-GB" w:eastAsia="zh-CN"/>
        </w:rPr>
        <w:t>nano-sulfur</w:t>
      </w:r>
      <w:proofErr w:type="spellEnd"/>
      <w:r w:rsidR="004B6194">
        <w:rPr>
          <w:rFonts w:hint="eastAsia"/>
          <w:color w:val="141413"/>
          <w:szCs w:val="24"/>
          <w:lang w:val="en-GB" w:eastAsia="zh-CN"/>
        </w:rPr>
        <w:t xml:space="preserve"> is purchased from US Research Nano Materials, Inc. The exact particle size is 47 nm as labelled. </w:t>
      </w:r>
      <w:r w:rsidRPr="00533E70">
        <w:rPr>
          <w:rFonts w:hint="eastAsia"/>
          <w:color w:val="141413"/>
          <w:szCs w:val="24"/>
          <w:lang w:val="en-GB"/>
        </w:rPr>
        <w:t>The</w:t>
      </w:r>
      <w:r w:rsidRPr="00533E70">
        <w:rPr>
          <w:color w:val="141413"/>
          <w:szCs w:val="24"/>
        </w:rPr>
        <w:t xml:space="preserve"> calculated </w:t>
      </w:r>
      <w:r w:rsidRPr="00533E70">
        <w:rPr>
          <w:rFonts w:hint="eastAsia"/>
          <w:color w:val="141413"/>
          <w:szCs w:val="24"/>
          <w:lang w:val="en-GB"/>
        </w:rPr>
        <w:t>polymer thickness is around 3 nm on the surface of particles</w:t>
      </w:r>
      <w:r w:rsidRPr="00533E70">
        <w:rPr>
          <w:color w:val="141413"/>
          <w:szCs w:val="24"/>
        </w:rPr>
        <w:t xml:space="preserve"> of the prepared electrode</w:t>
      </w:r>
      <w:r w:rsidRPr="00533E70">
        <w:rPr>
          <w:rFonts w:hint="eastAsia"/>
          <w:color w:val="141413"/>
          <w:szCs w:val="24"/>
          <w:lang w:val="en-GB"/>
        </w:rPr>
        <w:t xml:space="preserve">, which is calculated based on the surface area of </w:t>
      </w:r>
      <w:proofErr w:type="spellStart"/>
      <w:r w:rsidRPr="00533E70">
        <w:rPr>
          <w:color w:val="141413"/>
          <w:szCs w:val="24"/>
          <w:lang w:val="en-GB"/>
        </w:rPr>
        <w:t>sulfur</w:t>
      </w:r>
      <w:proofErr w:type="spellEnd"/>
      <w:r w:rsidRPr="00533E70">
        <w:rPr>
          <w:color w:val="141413"/>
          <w:szCs w:val="24"/>
          <w:lang w:val="en-GB"/>
        </w:rPr>
        <w:t xml:space="preserve"> particle</w:t>
      </w:r>
      <w:r w:rsidR="00642939">
        <w:rPr>
          <w:color w:val="141413"/>
          <w:szCs w:val="24"/>
          <w:lang w:val="en-GB"/>
        </w:rPr>
        <w:t>s</w:t>
      </w:r>
      <w:r w:rsidRPr="00533E70">
        <w:rPr>
          <w:rFonts w:hint="eastAsia"/>
          <w:color w:val="141413"/>
          <w:szCs w:val="24"/>
          <w:lang w:val="en-GB"/>
        </w:rPr>
        <w:t>, Super C</w:t>
      </w:r>
      <w:r w:rsidRPr="00533E70">
        <w:rPr>
          <w:rFonts w:hint="eastAsia"/>
          <w:color w:val="141413"/>
          <w:szCs w:val="24"/>
          <w:vertAlign w:val="subscript"/>
          <w:lang w:val="en-GB"/>
        </w:rPr>
        <w:t>45</w:t>
      </w:r>
      <w:r w:rsidRPr="00533E70">
        <w:rPr>
          <w:rFonts w:hint="eastAsia"/>
          <w:color w:val="141413"/>
          <w:szCs w:val="24"/>
          <w:lang w:val="en-GB"/>
        </w:rPr>
        <w:t xml:space="preserve"> and </w:t>
      </w:r>
      <w:proofErr w:type="spellStart"/>
      <w:r w:rsidRPr="00533E70">
        <w:rPr>
          <w:color w:val="141413"/>
          <w:szCs w:val="24"/>
          <w:lang w:val="en-GB"/>
        </w:rPr>
        <w:t>graphene</w:t>
      </w:r>
      <w:proofErr w:type="spellEnd"/>
      <w:r w:rsidRPr="00533E70">
        <w:rPr>
          <w:color w:val="141413"/>
          <w:szCs w:val="24"/>
          <w:lang w:val="en-GB"/>
        </w:rPr>
        <w:t xml:space="preserve"> </w:t>
      </w:r>
      <w:r w:rsidRPr="00533E70">
        <w:rPr>
          <w:rFonts w:hint="eastAsia"/>
          <w:color w:val="141413"/>
          <w:szCs w:val="24"/>
          <w:lang w:val="en-GB"/>
        </w:rPr>
        <w:t xml:space="preserve">is 0.02, 45 and 50 </w:t>
      </w:r>
      <w:r w:rsidRPr="00533E70">
        <w:rPr>
          <w:color w:val="141413"/>
          <w:szCs w:val="24"/>
          <w:lang w:val="en-GB"/>
        </w:rPr>
        <w:t>m</w:t>
      </w:r>
      <w:r w:rsidRPr="00533E70">
        <w:rPr>
          <w:color w:val="141413"/>
          <w:szCs w:val="24"/>
          <w:vertAlign w:val="superscript"/>
          <w:lang w:val="en-GB"/>
        </w:rPr>
        <w:t>2</w:t>
      </w:r>
      <w:r w:rsidRPr="00533E70">
        <w:rPr>
          <w:color w:val="141413"/>
          <w:szCs w:val="24"/>
          <w:lang w:val="en-GB"/>
        </w:rPr>
        <w:t>/g</w:t>
      </w:r>
      <w:r w:rsidRPr="00533E70">
        <w:rPr>
          <w:rFonts w:hint="eastAsia"/>
          <w:color w:val="141413"/>
          <w:szCs w:val="24"/>
          <w:lang w:val="en-GB"/>
        </w:rPr>
        <w:t xml:space="preserve">, respectively. </w:t>
      </w:r>
      <w:r w:rsidR="004B6194">
        <w:rPr>
          <w:rFonts w:hint="eastAsia"/>
          <w:color w:val="141413"/>
          <w:szCs w:val="24"/>
          <w:lang w:val="en-GB" w:eastAsia="zh-CN"/>
        </w:rPr>
        <w:t>The fabrication procedure of the electrodes presented in Fig. 3 and S4 is described as below: t</w:t>
      </w:r>
      <w:r w:rsidRPr="00533E70">
        <w:rPr>
          <w:rFonts w:hint="eastAsia"/>
          <w:color w:val="141413"/>
          <w:szCs w:val="24"/>
          <w:lang w:val="en-GB"/>
        </w:rPr>
        <w:t xml:space="preserve">he solid and liquid weight ratio is set as 1/5 and ball milled overnight. The gap of the doctor blade is 1200 </w:t>
      </w:r>
      <w:r w:rsidRPr="00533E70">
        <w:rPr>
          <w:color w:val="141413"/>
          <w:szCs w:val="24"/>
          <w:lang w:val="en-GB"/>
        </w:rPr>
        <w:t>µ</w:t>
      </w:r>
      <w:r w:rsidRPr="00533E70">
        <w:rPr>
          <w:rFonts w:hint="eastAsia"/>
          <w:color w:val="141413"/>
          <w:szCs w:val="24"/>
          <w:lang w:val="en-GB"/>
        </w:rPr>
        <w:t xml:space="preserve">m with a coating rate of 1cm/s. </w:t>
      </w:r>
      <w:r w:rsidR="00850B73">
        <w:rPr>
          <w:color w:val="141413"/>
          <w:szCs w:val="24"/>
          <w:lang w:val="en-GB"/>
        </w:rPr>
        <w:t>The slurry was</w:t>
      </w:r>
      <w:r w:rsidRPr="00533E70">
        <w:rPr>
          <w:color w:val="141413"/>
          <w:szCs w:val="24"/>
          <w:lang w:val="en-GB"/>
        </w:rPr>
        <w:t xml:space="preserve"> coated onto </w:t>
      </w:r>
      <w:r w:rsidRPr="00533E70">
        <w:rPr>
          <w:rFonts w:hint="eastAsia"/>
          <w:color w:val="141413"/>
          <w:szCs w:val="24"/>
          <w:lang w:val="en-GB"/>
        </w:rPr>
        <w:t>Al</w:t>
      </w:r>
      <w:r w:rsidRPr="00533E70">
        <w:rPr>
          <w:color w:val="141413"/>
          <w:szCs w:val="24"/>
          <w:lang w:val="en-GB"/>
        </w:rPr>
        <w:t xml:space="preserve"> foil </w:t>
      </w:r>
      <w:r w:rsidRPr="00533E70">
        <w:rPr>
          <w:rFonts w:hint="eastAsia"/>
          <w:color w:val="141413"/>
          <w:szCs w:val="24"/>
          <w:lang w:val="en-GB"/>
        </w:rPr>
        <w:t>through</w:t>
      </w:r>
      <w:r w:rsidRPr="00533E70">
        <w:rPr>
          <w:color w:val="141413"/>
          <w:szCs w:val="24"/>
          <w:lang w:val="en-GB"/>
        </w:rPr>
        <w:t xml:space="preserve"> doctor blade and dried under </w:t>
      </w:r>
      <w:proofErr w:type="gramStart"/>
      <w:r w:rsidRPr="00533E70">
        <w:rPr>
          <w:color w:val="141413"/>
          <w:szCs w:val="24"/>
          <w:lang w:val="en-GB"/>
        </w:rPr>
        <w:t>30 mbar</w:t>
      </w:r>
      <w:proofErr w:type="gramEnd"/>
      <w:r w:rsidRPr="00533E70">
        <w:rPr>
          <w:color w:val="141413"/>
          <w:szCs w:val="24"/>
          <w:lang w:val="en-GB"/>
        </w:rPr>
        <w:t xml:space="preserve"> dynamic vacuum</w:t>
      </w:r>
      <w:r w:rsidRPr="00533E70">
        <w:rPr>
          <w:rFonts w:hint="eastAsia"/>
          <w:color w:val="141413"/>
          <w:szCs w:val="24"/>
          <w:lang w:val="en-GB"/>
        </w:rPr>
        <w:t xml:space="preserve"> overnight</w:t>
      </w:r>
      <w:r w:rsidRPr="00533E70">
        <w:rPr>
          <w:color w:val="141413"/>
          <w:szCs w:val="24"/>
          <w:lang w:val="en-GB"/>
        </w:rPr>
        <w:t>.</w:t>
      </w:r>
      <w:r w:rsidRPr="00533E70">
        <w:rPr>
          <w:rFonts w:hint="eastAsia"/>
          <w:color w:val="141413"/>
          <w:szCs w:val="24"/>
          <w:lang w:val="en-GB"/>
        </w:rPr>
        <w:t xml:space="preserve"> The </w:t>
      </w:r>
      <w:proofErr w:type="spellStart"/>
      <w:r w:rsidR="00850B73">
        <w:rPr>
          <w:color w:val="141413"/>
          <w:szCs w:val="24"/>
          <w:lang w:val="en-GB"/>
        </w:rPr>
        <w:t>sulfur</w:t>
      </w:r>
      <w:proofErr w:type="spellEnd"/>
      <w:r w:rsidRPr="00533E70">
        <w:rPr>
          <w:rFonts w:hint="eastAsia"/>
          <w:color w:val="141413"/>
          <w:szCs w:val="24"/>
          <w:lang w:val="en-GB"/>
        </w:rPr>
        <w:t xml:space="preserve"> loading is 5.65 mg/cm</w:t>
      </w:r>
      <w:r w:rsidRPr="00533E70">
        <w:rPr>
          <w:rFonts w:hint="eastAsia"/>
          <w:color w:val="141413"/>
          <w:szCs w:val="24"/>
          <w:vertAlign w:val="superscript"/>
          <w:lang w:val="en-GB"/>
        </w:rPr>
        <w:t>2</w:t>
      </w:r>
      <w:r w:rsidRPr="00533E70">
        <w:rPr>
          <w:rFonts w:hint="eastAsia"/>
          <w:color w:val="141413"/>
          <w:szCs w:val="24"/>
          <w:lang w:val="en-GB"/>
        </w:rPr>
        <w:t>, 4.82 mg/cm</w:t>
      </w:r>
      <w:r w:rsidRPr="00533E70">
        <w:rPr>
          <w:rFonts w:hint="eastAsia"/>
          <w:color w:val="141413"/>
          <w:szCs w:val="24"/>
          <w:vertAlign w:val="superscript"/>
          <w:lang w:val="en-GB"/>
        </w:rPr>
        <w:t>2</w:t>
      </w:r>
      <w:r w:rsidRPr="00533E70">
        <w:rPr>
          <w:rFonts w:hint="eastAsia"/>
          <w:color w:val="141413"/>
          <w:szCs w:val="24"/>
          <w:lang w:val="en-GB"/>
        </w:rPr>
        <w:t xml:space="preserve"> and 4.34 mg/cm</w:t>
      </w:r>
      <w:r w:rsidRPr="00533E70">
        <w:rPr>
          <w:rFonts w:hint="eastAsia"/>
          <w:color w:val="141413"/>
          <w:szCs w:val="24"/>
          <w:vertAlign w:val="superscript"/>
          <w:lang w:val="en-GB"/>
        </w:rPr>
        <w:t>2</w:t>
      </w:r>
      <w:r w:rsidRPr="00533E70">
        <w:rPr>
          <w:color w:val="141413"/>
          <w:szCs w:val="24"/>
        </w:rPr>
        <w:t xml:space="preserve"> </w:t>
      </w:r>
      <w:r w:rsidRPr="00533E70">
        <w:rPr>
          <w:rFonts w:hint="eastAsia"/>
          <w:color w:val="141413"/>
          <w:szCs w:val="24"/>
          <w:lang w:val="en-GB"/>
        </w:rPr>
        <w:t>for 0.05</w:t>
      </w:r>
      <w:r w:rsidRPr="00533E70">
        <w:rPr>
          <w:color w:val="141413"/>
          <w:szCs w:val="24"/>
          <w:lang w:val="en-GB"/>
        </w:rPr>
        <w:t xml:space="preserve"> </w:t>
      </w:r>
      <w:r w:rsidRPr="00533E70">
        <w:rPr>
          <w:rFonts w:hint="eastAsia"/>
          <w:color w:val="141413"/>
          <w:szCs w:val="24"/>
          <w:lang w:val="en-GB"/>
        </w:rPr>
        <w:t>C (83.6 mA/g), 0.1 C (167.2 mA/g) and 0.3 C (501.6 mA/g) rate test,</w:t>
      </w:r>
      <w:r w:rsidRPr="00533E70">
        <w:rPr>
          <w:color w:val="141413"/>
          <w:szCs w:val="24"/>
        </w:rPr>
        <w:t xml:space="preserve"> </w:t>
      </w:r>
      <w:r w:rsidRPr="00533E70">
        <w:rPr>
          <w:rFonts w:hint="eastAsia"/>
          <w:color w:val="141413"/>
          <w:szCs w:val="24"/>
          <w:lang w:val="en-GB"/>
        </w:rPr>
        <w:t>respectively. Th</w:t>
      </w:r>
      <w:r w:rsidR="00125302">
        <w:rPr>
          <w:rFonts w:hint="eastAsia"/>
          <w:color w:val="141413"/>
          <w:szCs w:val="24"/>
          <w:lang w:val="en-GB"/>
        </w:rPr>
        <w:t xml:space="preserve">e </w:t>
      </w:r>
      <w:r w:rsidR="00850B73">
        <w:rPr>
          <w:color w:val="141413"/>
          <w:szCs w:val="24"/>
          <w:lang w:val="en-GB"/>
        </w:rPr>
        <w:t xml:space="preserve">dried </w:t>
      </w:r>
      <w:r w:rsidR="00125302">
        <w:rPr>
          <w:rFonts w:hint="eastAsia"/>
          <w:color w:val="141413"/>
          <w:szCs w:val="24"/>
          <w:lang w:val="en-GB"/>
        </w:rPr>
        <w:t>electrode coating thickness varies</w:t>
      </w:r>
      <w:r w:rsidRPr="00533E70">
        <w:rPr>
          <w:rFonts w:hint="eastAsia"/>
          <w:color w:val="141413"/>
          <w:szCs w:val="24"/>
          <w:lang w:val="en-GB"/>
        </w:rPr>
        <w:t xml:space="preserve"> from 200 to 150 </w:t>
      </w:r>
      <w:r w:rsidRPr="00533E70">
        <w:rPr>
          <w:color w:val="141413"/>
          <w:szCs w:val="24"/>
          <w:lang w:val="en-GB"/>
        </w:rPr>
        <w:t>µ</w:t>
      </w:r>
      <w:r w:rsidRPr="00533E70">
        <w:rPr>
          <w:rFonts w:hint="eastAsia"/>
          <w:color w:val="141413"/>
          <w:szCs w:val="24"/>
          <w:lang w:val="en-GB"/>
        </w:rPr>
        <w:t>m.</w:t>
      </w:r>
      <w:r w:rsidR="004B6194">
        <w:rPr>
          <w:rFonts w:hint="eastAsia"/>
          <w:color w:val="141413"/>
          <w:szCs w:val="24"/>
          <w:lang w:val="en-GB" w:eastAsia="zh-CN"/>
        </w:rPr>
        <w:t xml:space="preserve"> The electrode with a </w:t>
      </w:r>
      <w:proofErr w:type="spellStart"/>
      <w:r w:rsidR="004B6194">
        <w:rPr>
          <w:color w:val="141413"/>
          <w:szCs w:val="24"/>
          <w:lang w:val="en-GB" w:eastAsia="zh-CN"/>
        </w:rPr>
        <w:t>sul</w:t>
      </w:r>
      <w:r w:rsidR="007575D7">
        <w:rPr>
          <w:rFonts w:hint="eastAsia"/>
          <w:color w:val="141413"/>
          <w:szCs w:val="24"/>
          <w:lang w:val="en-GB" w:eastAsia="zh-CN"/>
        </w:rPr>
        <w:t>fur</w:t>
      </w:r>
      <w:proofErr w:type="spellEnd"/>
      <w:r w:rsidR="007575D7">
        <w:rPr>
          <w:rFonts w:hint="eastAsia"/>
          <w:color w:val="141413"/>
          <w:szCs w:val="24"/>
          <w:lang w:val="en-GB" w:eastAsia="zh-CN"/>
        </w:rPr>
        <w:t xml:space="preserve"> </w:t>
      </w:r>
      <w:r w:rsidR="004B6194">
        <w:rPr>
          <w:rFonts w:hint="eastAsia"/>
          <w:color w:val="141413"/>
          <w:szCs w:val="24"/>
          <w:lang w:val="en-GB" w:eastAsia="zh-CN"/>
        </w:rPr>
        <w:t>mass loading of 17 and 24.6 mg/cm</w:t>
      </w:r>
      <w:r w:rsidR="004B6194" w:rsidRPr="004B6194">
        <w:rPr>
          <w:rFonts w:hint="eastAsia"/>
          <w:color w:val="141413"/>
          <w:szCs w:val="24"/>
          <w:vertAlign w:val="superscript"/>
          <w:lang w:val="en-GB" w:eastAsia="zh-CN"/>
        </w:rPr>
        <w:t>2</w:t>
      </w:r>
      <w:r w:rsidR="004B6194">
        <w:rPr>
          <w:rFonts w:hint="eastAsia"/>
          <w:color w:val="141413"/>
          <w:szCs w:val="24"/>
          <w:lang w:val="en-GB" w:eastAsia="zh-CN"/>
        </w:rPr>
        <w:t xml:space="preserve"> is made through drop casting on hydrochloric acid modified </w:t>
      </w:r>
      <w:r w:rsidR="007575D7">
        <w:rPr>
          <w:rFonts w:hint="eastAsia"/>
          <w:color w:val="141413"/>
          <w:szCs w:val="24"/>
          <w:lang w:val="en-GB" w:eastAsia="zh-CN"/>
        </w:rPr>
        <w:t>nickel</w:t>
      </w:r>
      <w:r w:rsidR="004B6194">
        <w:rPr>
          <w:rFonts w:hint="eastAsia"/>
          <w:color w:val="141413"/>
          <w:szCs w:val="24"/>
          <w:lang w:val="en-GB" w:eastAsia="zh-CN"/>
        </w:rPr>
        <w:t xml:space="preserve"> foam.</w:t>
      </w:r>
      <w:r w:rsidRPr="00533E70">
        <w:rPr>
          <w:rFonts w:hint="eastAsia"/>
          <w:color w:val="141413"/>
          <w:szCs w:val="24"/>
          <w:lang w:val="en-GB"/>
        </w:rPr>
        <w:t xml:space="preserve"> </w:t>
      </w:r>
      <w:r w:rsidRPr="00533E70">
        <w:rPr>
          <w:color w:val="141413"/>
          <w:szCs w:val="24"/>
          <w:lang w:val="en-GB"/>
        </w:rPr>
        <w:lastRenderedPageBreak/>
        <w:t xml:space="preserve">Li-S batteries are </w:t>
      </w:r>
      <w:r w:rsidRPr="00533E70">
        <w:rPr>
          <w:rFonts w:hint="eastAsia"/>
          <w:color w:val="141413"/>
          <w:szCs w:val="24"/>
          <w:lang w:val="en-GB"/>
        </w:rPr>
        <w:t>assembled using</w:t>
      </w:r>
      <w:r w:rsidRPr="00533E70">
        <w:rPr>
          <w:color w:val="141413"/>
          <w:szCs w:val="24"/>
          <w:lang w:val="en-GB"/>
        </w:rPr>
        <w:t xml:space="preserve"> 2325-type coin cell (both cell parts and crimper are purchased from National Research Council Canada) in an argon-filled glove box using a thin lithium foil (thickness: 178 </w:t>
      </w:r>
      <w:r w:rsidRPr="00533E70">
        <w:rPr>
          <w:color w:val="141413"/>
          <w:szCs w:val="24"/>
          <w:lang w:val="en-GB"/>
        </w:rPr>
        <w:sym w:font="Symbol" w:char="F06D"/>
      </w:r>
      <w:r w:rsidRPr="00533E70">
        <w:rPr>
          <w:color w:val="141413"/>
          <w:szCs w:val="24"/>
          <w:lang w:val="en-GB"/>
        </w:rPr>
        <w:t>m) as the counter electrode. Th</w:t>
      </w:r>
      <w:r w:rsidR="00850B73">
        <w:rPr>
          <w:color w:val="141413"/>
          <w:szCs w:val="24"/>
          <w:lang w:val="en-GB"/>
        </w:rPr>
        <w:t xml:space="preserve">e size of the </w:t>
      </w:r>
      <w:proofErr w:type="spellStart"/>
      <w:r w:rsidR="00850B73">
        <w:rPr>
          <w:color w:val="141413"/>
          <w:szCs w:val="24"/>
          <w:lang w:val="en-GB"/>
        </w:rPr>
        <w:t>sulf</w:t>
      </w:r>
      <w:r w:rsidRPr="00533E70">
        <w:rPr>
          <w:color w:val="141413"/>
          <w:szCs w:val="24"/>
          <w:lang w:val="en-GB"/>
        </w:rPr>
        <w:t>ur</w:t>
      </w:r>
      <w:proofErr w:type="spellEnd"/>
      <w:r w:rsidRPr="00533E70">
        <w:rPr>
          <w:color w:val="141413"/>
          <w:szCs w:val="24"/>
          <w:lang w:val="en-GB"/>
        </w:rPr>
        <w:t xml:space="preserve"> electrode and counter-electrode lithi</w:t>
      </w:r>
      <w:r w:rsidR="00850B73">
        <w:rPr>
          <w:color w:val="141413"/>
          <w:szCs w:val="24"/>
          <w:lang w:val="en-GB"/>
        </w:rPr>
        <w:t>um metal disk is ½ and 11/16 inch diameter, respectively. The lithium</w:t>
      </w:r>
      <w:r w:rsidRPr="00533E70">
        <w:rPr>
          <w:color w:val="141413"/>
          <w:szCs w:val="24"/>
          <w:lang w:val="en-GB"/>
        </w:rPr>
        <w:t xml:space="preserve"> foil is purchased from FMC-Lithium Co. The separator is polypropylene film (</w:t>
      </w:r>
      <w:proofErr w:type="spellStart"/>
      <w:r w:rsidRPr="00533E70">
        <w:rPr>
          <w:color w:val="141413"/>
          <w:szCs w:val="24"/>
          <w:lang w:val="en-GB"/>
        </w:rPr>
        <w:t>Celgard</w:t>
      </w:r>
      <w:proofErr w:type="spellEnd"/>
      <w:r w:rsidRPr="00533E70">
        <w:rPr>
          <w:color w:val="141413"/>
          <w:szCs w:val="24"/>
          <w:lang w:val="en-GB"/>
        </w:rPr>
        <w:t xml:space="preserve"> 2400). The electrolyte used was a freshly prepared solution of lithium </w:t>
      </w:r>
      <w:proofErr w:type="spellStart"/>
      <w:proofErr w:type="gramStart"/>
      <w:r w:rsidRPr="00533E70">
        <w:rPr>
          <w:color w:val="141413"/>
          <w:szCs w:val="24"/>
          <w:lang w:val="en-GB"/>
        </w:rPr>
        <w:t>bis</w:t>
      </w:r>
      <w:proofErr w:type="spellEnd"/>
      <w:r w:rsidRPr="00533E70">
        <w:rPr>
          <w:color w:val="141413"/>
          <w:szCs w:val="24"/>
          <w:lang w:val="en-GB"/>
        </w:rPr>
        <w:t>(</w:t>
      </w:r>
      <w:proofErr w:type="spellStart"/>
      <w:proofErr w:type="gramEnd"/>
      <w:r w:rsidRPr="00533E70">
        <w:rPr>
          <w:color w:val="141413"/>
          <w:szCs w:val="24"/>
          <w:lang w:val="en-GB"/>
        </w:rPr>
        <w:t>trifluoromethanesulfonyl</w:t>
      </w:r>
      <w:proofErr w:type="spellEnd"/>
      <w:r w:rsidRPr="00533E70">
        <w:rPr>
          <w:color w:val="141413"/>
          <w:szCs w:val="24"/>
          <w:lang w:val="en-GB"/>
        </w:rPr>
        <w:t>)imide (</w:t>
      </w:r>
      <w:proofErr w:type="spellStart"/>
      <w:r w:rsidRPr="00533E70">
        <w:rPr>
          <w:color w:val="141413"/>
          <w:szCs w:val="24"/>
          <w:lang w:val="en-GB"/>
        </w:rPr>
        <w:t>LiTFSI</w:t>
      </w:r>
      <w:proofErr w:type="spellEnd"/>
      <w:r w:rsidRPr="00533E70">
        <w:rPr>
          <w:color w:val="141413"/>
          <w:szCs w:val="24"/>
          <w:lang w:val="en-GB"/>
        </w:rPr>
        <w:t>) (1M) in 1:1 v/v 1,2-dimethoxyethane and 1,3-DOL containing LiNO</w:t>
      </w:r>
      <w:r w:rsidRPr="00533E70">
        <w:rPr>
          <w:color w:val="141413"/>
          <w:szCs w:val="24"/>
          <w:vertAlign w:val="subscript"/>
          <w:lang w:val="en-GB"/>
        </w:rPr>
        <w:t>3</w:t>
      </w:r>
      <w:r w:rsidRPr="00533E70">
        <w:rPr>
          <w:color w:val="141413"/>
          <w:szCs w:val="24"/>
          <w:lang w:val="en-GB"/>
        </w:rPr>
        <w:t xml:space="preserve"> (2 </w:t>
      </w:r>
      <w:proofErr w:type="spellStart"/>
      <w:r w:rsidRPr="00533E70">
        <w:rPr>
          <w:color w:val="141413"/>
          <w:szCs w:val="24"/>
          <w:lang w:val="en-GB"/>
        </w:rPr>
        <w:t>wt</w:t>
      </w:r>
      <w:proofErr w:type="spellEnd"/>
      <w:r w:rsidRPr="00533E70">
        <w:rPr>
          <w:color w:val="141413"/>
          <w:szCs w:val="24"/>
          <w:lang w:val="en-GB"/>
        </w:rPr>
        <w:t>%)</w:t>
      </w:r>
      <w:r>
        <w:rPr>
          <w:color w:val="141413"/>
          <w:szCs w:val="24"/>
          <w:lang w:val="en-GB"/>
        </w:rPr>
        <w:t xml:space="preserve"> </w:t>
      </w:r>
      <w:r w:rsidRPr="00533E70">
        <w:rPr>
          <w:color w:val="141413"/>
          <w:szCs w:val="24"/>
          <w:lang w:val="en-GB"/>
        </w:rPr>
        <w:fldChar w:fldCharType="begin">
          <w:fldData xml:space="preserve">PEVuZE5vdGU+PENpdGU+PEF1dGhvcj5aaGFuZzwvQXV0aG9yPjxZZWFyPjIwMTI8L1llYXI+PFJl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</w:fldData>
        </w:fldChar>
      </w:r>
      <w:r w:rsidR="00CA0690">
        <w:rPr>
          <w:color w:val="141413"/>
          <w:szCs w:val="24"/>
          <w:lang w:val="en-GB"/>
        </w:rPr>
        <w:instrText xml:space="preserve"> ADDIN EN.CITE </w:instrText>
      </w:r>
      <w:r w:rsidR="00CA0690">
        <w:rPr>
          <w:color w:val="141413"/>
          <w:szCs w:val="24"/>
          <w:lang w:val="en-GB"/>
        </w:rPr>
        <w:fldChar w:fldCharType="begin">
          <w:fldData xml:space="preserve">PEVuZE5vdGU+PENpdGU+PEF1dGhvcj5aaGFuZzwvQXV0aG9yPjxZZWFyPjIwMTI8L1llYXI+PFJl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</w:fldData>
        </w:fldChar>
      </w:r>
      <w:r w:rsidR="00CA0690">
        <w:rPr>
          <w:color w:val="141413"/>
          <w:szCs w:val="24"/>
          <w:lang w:val="en-GB"/>
        </w:rPr>
        <w:instrText xml:space="preserve"> ADDIN EN.CITE.DATA </w:instrText>
      </w:r>
      <w:r w:rsidR="00CA0690">
        <w:rPr>
          <w:color w:val="141413"/>
          <w:szCs w:val="24"/>
          <w:lang w:val="en-GB"/>
        </w:rPr>
      </w:r>
      <w:r w:rsidR="00CA0690">
        <w:rPr>
          <w:color w:val="141413"/>
          <w:szCs w:val="24"/>
          <w:lang w:val="en-GB"/>
        </w:rPr>
        <w:fldChar w:fldCharType="end"/>
      </w:r>
      <w:r w:rsidRPr="00533E70">
        <w:rPr>
          <w:color w:val="141413"/>
          <w:szCs w:val="24"/>
          <w:lang w:val="en-GB"/>
        </w:rPr>
      </w:r>
      <w:r w:rsidRPr="00533E70">
        <w:rPr>
          <w:color w:val="141413"/>
          <w:szCs w:val="24"/>
          <w:lang w:val="en-GB"/>
        </w:rPr>
        <w:fldChar w:fldCharType="separate"/>
      </w:r>
      <w:r w:rsidR="00CA0690" w:rsidRPr="00CA0690">
        <w:rPr>
          <w:noProof/>
          <w:color w:val="141413"/>
          <w:szCs w:val="24"/>
          <w:vertAlign w:val="superscript"/>
          <w:lang w:val="en-GB"/>
        </w:rPr>
        <w:t>[1-2]</w:t>
      </w:r>
      <w:r w:rsidRPr="00533E70">
        <w:rPr>
          <w:color w:val="141413"/>
          <w:szCs w:val="24"/>
        </w:rPr>
        <w:fldChar w:fldCharType="end"/>
      </w:r>
      <w:r>
        <w:rPr>
          <w:color w:val="141413"/>
          <w:szCs w:val="24"/>
        </w:rPr>
        <w:t>.</w:t>
      </w:r>
      <w:r w:rsidRPr="00533E70">
        <w:rPr>
          <w:color w:val="141413"/>
          <w:szCs w:val="24"/>
          <w:lang w:val="en-GB"/>
        </w:rPr>
        <w:t xml:space="preserve"> </w:t>
      </w:r>
      <w:r w:rsidRPr="00533E70">
        <w:rPr>
          <w:rFonts w:hint="eastAsia"/>
          <w:color w:val="141413"/>
          <w:szCs w:val="24"/>
          <w:lang w:val="en-GB"/>
        </w:rPr>
        <w:t xml:space="preserve">16 </w:t>
      </w:r>
      <w:r w:rsidRPr="00533E70">
        <w:rPr>
          <w:color w:val="141413"/>
          <w:szCs w:val="24"/>
          <w:lang w:val="en-GB"/>
        </w:rPr>
        <w:t>µ</w:t>
      </w:r>
      <w:r w:rsidRPr="00533E70">
        <w:rPr>
          <w:rFonts w:hint="eastAsia"/>
          <w:color w:val="141413"/>
          <w:szCs w:val="24"/>
          <w:lang w:val="en-GB"/>
        </w:rPr>
        <w:t>L/mg</w:t>
      </w:r>
      <w:r w:rsidRPr="00533E70">
        <w:rPr>
          <w:color w:val="141413"/>
          <w:szCs w:val="24"/>
        </w:rPr>
        <w:t>-S</w:t>
      </w:r>
      <w:r w:rsidR="00850B73">
        <w:rPr>
          <w:color w:val="141413"/>
          <w:szCs w:val="24"/>
        </w:rPr>
        <w:t xml:space="preserve"> of electrolyte is added into each cell</w:t>
      </w:r>
      <w:r w:rsidRPr="00533E70">
        <w:rPr>
          <w:rFonts w:hint="eastAsia"/>
          <w:color w:val="141413"/>
          <w:szCs w:val="24"/>
          <w:lang w:val="en-GB"/>
        </w:rPr>
        <w:t xml:space="preserve">. </w:t>
      </w:r>
      <w:r w:rsidRPr="00533E70">
        <w:rPr>
          <w:color w:val="141413"/>
          <w:szCs w:val="24"/>
          <w:lang w:val="en-GB"/>
        </w:rPr>
        <w:t xml:space="preserve">The assembled cells were placed on the </w:t>
      </w:r>
      <w:r w:rsidR="00850B73">
        <w:rPr>
          <w:color w:val="141413"/>
          <w:szCs w:val="24"/>
          <w:lang w:val="en-GB"/>
        </w:rPr>
        <w:t>battery cycler channel</w:t>
      </w:r>
      <w:r w:rsidRPr="00533E70">
        <w:rPr>
          <w:color w:val="141413"/>
          <w:szCs w:val="24"/>
          <w:lang w:val="en-GB"/>
        </w:rPr>
        <w:t xml:space="preserve"> (</w:t>
      </w:r>
      <w:proofErr w:type="spellStart"/>
      <w:r w:rsidRPr="00533E70">
        <w:rPr>
          <w:color w:val="141413"/>
          <w:szCs w:val="24"/>
          <w:lang w:val="en-GB"/>
        </w:rPr>
        <w:t>Maccor</w:t>
      </w:r>
      <w:proofErr w:type="spellEnd"/>
      <w:r w:rsidRPr="00533E70">
        <w:rPr>
          <w:color w:val="141413"/>
          <w:szCs w:val="24"/>
          <w:lang w:val="en-GB"/>
        </w:rPr>
        <w:t xml:space="preserve"> Inc.) at 30 °C for </w:t>
      </w:r>
      <w:r w:rsidR="00850B73">
        <w:rPr>
          <w:color w:val="141413"/>
          <w:szCs w:val="24"/>
          <w:lang w:val="en-GB"/>
        </w:rPr>
        <w:t>discharge (</w:t>
      </w:r>
      <w:proofErr w:type="spellStart"/>
      <w:r w:rsidRPr="00533E70">
        <w:rPr>
          <w:color w:val="141413"/>
          <w:szCs w:val="24"/>
          <w:lang w:val="en-GB"/>
        </w:rPr>
        <w:t>delithiation</w:t>
      </w:r>
      <w:proofErr w:type="spellEnd"/>
      <w:r w:rsidR="00850B73">
        <w:rPr>
          <w:color w:val="141413"/>
          <w:szCs w:val="24"/>
          <w:lang w:val="en-GB"/>
        </w:rPr>
        <w:t>) and charge (</w:t>
      </w:r>
      <w:proofErr w:type="spellStart"/>
      <w:r w:rsidR="00850B73">
        <w:rPr>
          <w:color w:val="141413"/>
          <w:szCs w:val="24"/>
          <w:lang w:val="en-GB"/>
        </w:rPr>
        <w:t>lithiation</w:t>
      </w:r>
      <w:proofErr w:type="spellEnd"/>
      <w:r w:rsidR="00850B73">
        <w:rPr>
          <w:color w:val="141413"/>
          <w:szCs w:val="24"/>
          <w:lang w:val="en-GB"/>
        </w:rPr>
        <w:t>)</w:t>
      </w:r>
      <w:r w:rsidRPr="00533E70">
        <w:rPr>
          <w:color w:val="141413"/>
          <w:szCs w:val="24"/>
          <w:lang w:val="en-GB"/>
        </w:rPr>
        <w:t xml:space="preserve"> cycles. </w:t>
      </w:r>
      <w:r w:rsidRPr="00533E70">
        <w:rPr>
          <w:rFonts w:hint="eastAsia"/>
          <w:color w:val="141413"/>
          <w:szCs w:val="24"/>
          <w:lang w:val="en-GB"/>
        </w:rPr>
        <w:t>The cells were rest for 12 hour</w:t>
      </w:r>
      <w:r w:rsidR="00850B73">
        <w:rPr>
          <w:color w:val="141413"/>
          <w:szCs w:val="24"/>
          <w:lang w:val="en-GB"/>
        </w:rPr>
        <w:t>s</w:t>
      </w:r>
      <w:r w:rsidRPr="00533E70">
        <w:rPr>
          <w:rFonts w:hint="eastAsia"/>
          <w:color w:val="141413"/>
          <w:szCs w:val="24"/>
          <w:lang w:val="en-GB"/>
        </w:rPr>
        <w:t xml:space="preserve"> prior </w:t>
      </w:r>
      <w:r w:rsidR="00850B73">
        <w:rPr>
          <w:color w:val="141413"/>
          <w:szCs w:val="24"/>
          <w:lang w:val="en-GB"/>
        </w:rPr>
        <w:t xml:space="preserve">to </w:t>
      </w:r>
      <w:r w:rsidR="00850B73">
        <w:rPr>
          <w:rFonts w:hint="eastAsia"/>
          <w:color w:val="141413"/>
          <w:szCs w:val="24"/>
          <w:lang w:val="en-GB"/>
        </w:rPr>
        <w:t>var</w:t>
      </w:r>
      <w:r w:rsidR="00850B73">
        <w:rPr>
          <w:color w:val="141413"/>
          <w:szCs w:val="24"/>
          <w:lang w:val="en-GB"/>
        </w:rPr>
        <w:t>iable</w:t>
      </w:r>
      <w:r w:rsidRPr="00533E70">
        <w:rPr>
          <w:rFonts w:hint="eastAsia"/>
          <w:color w:val="141413"/>
          <w:szCs w:val="24"/>
          <w:lang w:val="en-GB"/>
        </w:rPr>
        <w:t xml:space="preserve"> C-rates test.</w:t>
      </w:r>
      <w:r w:rsidRPr="00533E70">
        <w:rPr>
          <w:color w:val="141413"/>
          <w:szCs w:val="24"/>
          <w:lang w:val="en-GB"/>
        </w:rPr>
        <w:t xml:space="preserve"> The voltage window for cell test is </w:t>
      </w:r>
      <w:r w:rsidRPr="00533E70">
        <w:rPr>
          <w:rFonts w:hint="eastAsia"/>
          <w:color w:val="141413"/>
          <w:szCs w:val="24"/>
          <w:lang w:val="en-GB"/>
        </w:rPr>
        <w:t xml:space="preserve">between </w:t>
      </w:r>
      <w:r w:rsidRPr="00533E70">
        <w:rPr>
          <w:color w:val="141413"/>
          <w:szCs w:val="24"/>
          <w:lang w:val="en-GB"/>
        </w:rPr>
        <w:t>1.8 V and 2.6 V.</w:t>
      </w:r>
      <w:r w:rsidR="004E6759">
        <w:rPr>
          <w:color w:val="141413"/>
          <w:szCs w:val="24"/>
          <w:lang w:val="en-GB"/>
        </w:rPr>
        <w:t xml:space="preserve"> </w:t>
      </w:r>
    </w:p>
    <w:p w14:paraId="10CD2660" w14:textId="1F888423" w:rsidR="004E6759" w:rsidRPr="008F27F4" w:rsidRDefault="004E6759" w:rsidP="004E6759">
      <w:pPr>
        <w:autoSpaceDE w:val="0"/>
        <w:autoSpaceDN w:val="0"/>
        <w:adjustRightInd w:val="0"/>
        <w:snapToGrid w:val="0"/>
        <w:spacing w:line="480" w:lineRule="auto"/>
        <w:jc w:val="both"/>
      </w:pPr>
      <w:r w:rsidRPr="008F27F4">
        <w:rPr>
          <w:lang w:val="en-GB"/>
        </w:rPr>
        <w:t>T</w:t>
      </w:r>
      <w:r w:rsidRPr="008F27F4">
        <w:rPr>
          <w:rFonts w:hint="eastAsia"/>
        </w:rPr>
        <w:t xml:space="preserve">he porosity of the thick </w:t>
      </w:r>
      <w:r w:rsidRPr="008F27F4">
        <w:t>electrode</w:t>
      </w:r>
      <w:r w:rsidRPr="008F27F4">
        <w:rPr>
          <w:rFonts w:hint="eastAsia"/>
        </w:rPr>
        <w:t xml:space="preserve"> is calculated to be around 44.3%. The calculation detail is copied here as below:</w:t>
      </w:r>
      <w:r w:rsidRPr="008F27F4">
        <w:t xml:space="preserve"> </w:t>
      </w:r>
      <w:r w:rsidRPr="008F27F4">
        <w:rPr>
          <w:rFonts w:hint="eastAsia"/>
        </w:rPr>
        <w:t xml:space="preserve">Take the sulfur mass loading of 5.65 </w:t>
      </w:r>
      <w:proofErr w:type="spellStart"/>
      <w:r w:rsidRPr="008F27F4">
        <w:rPr>
          <w:rFonts w:hint="eastAsia"/>
        </w:rPr>
        <w:t>mg</w:t>
      </w:r>
      <w:r w:rsidRPr="008F27F4">
        <w:rPr>
          <w:rFonts w:hint="eastAsia"/>
          <w:vertAlign w:val="subscript"/>
        </w:rPr>
        <w:t>sulfur</w:t>
      </w:r>
      <w:proofErr w:type="spellEnd"/>
      <w:r w:rsidRPr="008F27F4">
        <w:rPr>
          <w:rFonts w:hint="eastAsia"/>
        </w:rPr>
        <w:t>/cm</w:t>
      </w:r>
      <w:r w:rsidRPr="008F27F4">
        <w:rPr>
          <w:rFonts w:hint="eastAsia"/>
          <w:vertAlign w:val="superscript"/>
        </w:rPr>
        <w:t>2</w:t>
      </w:r>
      <w:r w:rsidRPr="008F27F4">
        <w:rPr>
          <w:rFonts w:hint="eastAsia"/>
        </w:rPr>
        <w:t xml:space="preserve"> electrode for example, the weight of the dried coating is 1</w:t>
      </w:r>
      <w:r w:rsidRPr="008F27F4">
        <w:t>4</w:t>
      </w:r>
      <w:r w:rsidRPr="008F27F4">
        <w:rPr>
          <w:rFonts w:hint="eastAsia"/>
        </w:rPr>
        <w:t>.</w:t>
      </w:r>
      <w:r w:rsidRPr="008F27F4">
        <w:t>3</w:t>
      </w:r>
      <w:r w:rsidRPr="008F27F4">
        <w:rPr>
          <w:rFonts w:hint="eastAsia"/>
        </w:rPr>
        <w:t xml:space="preserve"> mg, which is </w:t>
      </w:r>
      <w:r w:rsidRPr="008F27F4">
        <w:t>composed</w:t>
      </w:r>
      <w:r w:rsidRPr="008F27F4">
        <w:rPr>
          <w:rFonts w:hint="eastAsia"/>
        </w:rPr>
        <w:t xml:space="preserve"> of </w:t>
      </w:r>
      <w:r w:rsidRPr="008F27F4">
        <w:t>sulfur</w:t>
      </w:r>
      <w:r w:rsidRPr="008F27F4">
        <w:rPr>
          <w:rFonts w:hint="eastAsia"/>
        </w:rPr>
        <w:t xml:space="preserve">, super C45, graphene and </w:t>
      </w:r>
      <w:proofErr w:type="spellStart"/>
      <w:proofErr w:type="gramStart"/>
      <w:r w:rsidRPr="008F27F4">
        <w:t>binder</w:t>
      </w:r>
      <w:r w:rsidRPr="008F27F4">
        <w:rPr>
          <w:rFonts w:hint="eastAsia"/>
        </w:rPr>
        <w:t>.The</w:t>
      </w:r>
      <w:proofErr w:type="spellEnd"/>
      <w:proofErr w:type="gramEnd"/>
      <w:r w:rsidRPr="008F27F4">
        <w:rPr>
          <w:rFonts w:hint="eastAsia"/>
        </w:rPr>
        <w:t xml:space="preserve"> weight ratio of each component is </w:t>
      </w:r>
      <w:r w:rsidRPr="008F27F4">
        <w:t>5</w:t>
      </w:r>
      <w:r w:rsidRPr="008F27F4">
        <w:rPr>
          <w:rFonts w:hint="eastAsia"/>
        </w:rPr>
        <w:t>/</w:t>
      </w:r>
      <w:r w:rsidRPr="008F27F4">
        <w:t>3</w:t>
      </w:r>
      <w:r w:rsidRPr="008F27F4">
        <w:rPr>
          <w:rFonts w:hint="eastAsia"/>
        </w:rPr>
        <w:t>/1/1. The average dried coating</w:t>
      </w:r>
      <w:r w:rsidRPr="008F27F4">
        <w:t xml:space="preserve"> thickness is </w:t>
      </w:r>
      <w:r w:rsidRPr="008F27F4">
        <w:rPr>
          <w:rFonts w:hint="eastAsia"/>
        </w:rPr>
        <w:t>200</w:t>
      </w:r>
      <w:r w:rsidR="002121BE" w:rsidRPr="008F27F4">
        <w:t xml:space="preserve"> </w:t>
      </w:r>
      <w:proofErr w:type="spellStart"/>
      <w:r w:rsidR="002121BE" w:rsidRPr="008F27F4">
        <w:t>μm</w:t>
      </w:r>
      <w:proofErr w:type="spellEnd"/>
      <w:r w:rsidR="002121BE" w:rsidRPr="008F27F4">
        <w:rPr>
          <w:rFonts w:hint="eastAsia"/>
          <w:lang w:eastAsia="zh-CN"/>
        </w:rPr>
        <w:t xml:space="preserve"> (Fig. S10).</w:t>
      </w:r>
      <w:r w:rsidRPr="008F27F4">
        <w:t xml:space="preserve"> </w:t>
      </w:r>
      <w:r w:rsidRPr="008F27F4">
        <w:rPr>
          <w:rFonts w:hint="eastAsia"/>
        </w:rPr>
        <w:t xml:space="preserve">The </w:t>
      </w:r>
      <w:r w:rsidRPr="008F27F4">
        <w:t>electrode area is 1.27 cm</w:t>
      </w:r>
      <w:r w:rsidRPr="008F27F4">
        <w:rPr>
          <w:vertAlign w:val="superscript"/>
        </w:rPr>
        <w:t>2</w:t>
      </w:r>
      <w:r w:rsidRPr="008F27F4">
        <w:t>.</w:t>
      </w:r>
      <w:r w:rsidRPr="008F27F4">
        <w:rPr>
          <w:rFonts w:hint="eastAsia"/>
        </w:rPr>
        <w:t xml:space="preserve"> The volume of the dried coating is 2.54</w:t>
      </w:r>
      <w:r w:rsidRPr="008F27F4">
        <w:t>×10</w:t>
      </w:r>
      <w:r w:rsidRPr="008F27F4">
        <w:rPr>
          <w:vertAlign w:val="superscript"/>
        </w:rPr>
        <w:t>-</w:t>
      </w:r>
      <w:r w:rsidRPr="008F27F4">
        <w:rPr>
          <w:rFonts w:hint="eastAsia"/>
          <w:vertAlign w:val="superscript"/>
        </w:rPr>
        <w:t>2</w:t>
      </w:r>
      <w:r w:rsidRPr="008F27F4">
        <w:t xml:space="preserve"> cm</w:t>
      </w:r>
      <w:r w:rsidRPr="008F27F4">
        <w:rPr>
          <w:vertAlign w:val="superscript"/>
        </w:rPr>
        <w:t>3</w:t>
      </w:r>
      <w:r w:rsidRPr="008F27F4">
        <w:rPr>
          <w:rFonts w:hint="eastAsia"/>
        </w:rPr>
        <w:t>.</w:t>
      </w:r>
    </w:p>
    <w:p w14:paraId="2945DEBC" w14:textId="77777777" w:rsidR="004E6759" w:rsidRPr="008F27F4" w:rsidRDefault="004E6759" w:rsidP="004E6759">
      <w:pPr>
        <w:shd w:val="clear" w:color="auto" w:fill="FFFFFF"/>
        <w:snapToGrid w:val="0"/>
        <w:spacing w:line="480" w:lineRule="auto"/>
        <w:jc w:val="both"/>
        <w:outlineLvl w:val="0"/>
      </w:pPr>
      <w:r w:rsidRPr="008F27F4">
        <w:rPr>
          <w:rFonts w:hint="eastAsia"/>
        </w:rPr>
        <w:t>The bulk density of each component:</w:t>
      </w:r>
      <w:r w:rsidRPr="008F27F4">
        <w:t xml:space="preserve"> </w:t>
      </w:r>
      <w:proofErr w:type="spellStart"/>
      <w:r w:rsidRPr="008F27F4">
        <w:t>ρ</w:t>
      </w:r>
      <w:r w:rsidRPr="008F27F4">
        <w:rPr>
          <w:rFonts w:hint="eastAsia"/>
          <w:vertAlign w:val="subscript"/>
        </w:rPr>
        <w:t>sulfur</w:t>
      </w:r>
      <w:proofErr w:type="spellEnd"/>
      <w:r w:rsidRPr="008F27F4">
        <w:rPr>
          <w:rFonts w:hint="eastAsia"/>
        </w:rPr>
        <w:t>=</w:t>
      </w:r>
      <w:r w:rsidRPr="008F27F4">
        <w:t>2.07 g/cm</w:t>
      </w:r>
      <w:r w:rsidRPr="008F27F4">
        <w:rPr>
          <w:vertAlign w:val="superscript"/>
        </w:rPr>
        <w:t>3</w:t>
      </w:r>
      <w:r w:rsidRPr="008F27F4">
        <w:rPr>
          <w:rFonts w:hint="eastAsia"/>
        </w:rPr>
        <w:t xml:space="preserve">, </w:t>
      </w:r>
      <w:proofErr w:type="spellStart"/>
      <w:r w:rsidRPr="008F27F4">
        <w:t>ρ</w:t>
      </w:r>
      <w:r w:rsidRPr="008F27F4">
        <w:rPr>
          <w:rFonts w:hint="eastAsia"/>
          <w:vertAlign w:val="subscript"/>
        </w:rPr>
        <w:t>super</w:t>
      </w:r>
      <w:proofErr w:type="spellEnd"/>
      <w:r w:rsidRPr="008F27F4">
        <w:rPr>
          <w:rFonts w:hint="eastAsia"/>
          <w:vertAlign w:val="subscript"/>
        </w:rPr>
        <w:t xml:space="preserve"> C45</w:t>
      </w:r>
      <w:r w:rsidRPr="008F27F4">
        <w:rPr>
          <w:rFonts w:hint="eastAsia"/>
        </w:rPr>
        <w:t>=0.56</w:t>
      </w:r>
      <w:r w:rsidRPr="008F27F4">
        <w:t xml:space="preserve"> g/cm</w:t>
      </w:r>
      <w:r w:rsidRPr="008F27F4">
        <w:rPr>
          <w:vertAlign w:val="superscript"/>
        </w:rPr>
        <w:t>3</w:t>
      </w:r>
      <w:r w:rsidRPr="008F27F4">
        <w:t xml:space="preserve">, </w:t>
      </w:r>
      <w:proofErr w:type="spellStart"/>
      <w:r w:rsidRPr="008F27F4">
        <w:t>ρ</w:t>
      </w:r>
      <w:r w:rsidRPr="008F27F4">
        <w:rPr>
          <w:rFonts w:hint="eastAsia"/>
          <w:vertAlign w:val="subscript"/>
        </w:rPr>
        <w:t>graphene</w:t>
      </w:r>
      <w:proofErr w:type="spellEnd"/>
      <w:r w:rsidRPr="008F27F4">
        <w:rPr>
          <w:rFonts w:hint="eastAsia"/>
        </w:rPr>
        <w:t>=0.72 g/cm</w:t>
      </w:r>
      <w:r w:rsidRPr="008F27F4">
        <w:rPr>
          <w:rFonts w:hint="eastAsia"/>
          <w:vertAlign w:val="superscript"/>
        </w:rPr>
        <w:t>3</w:t>
      </w:r>
      <w:r w:rsidRPr="008F27F4">
        <w:rPr>
          <w:rFonts w:hint="eastAsia"/>
        </w:rPr>
        <w:t xml:space="preserve">, </w:t>
      </w:r>
      <w:proofErr w:type="spellStart"/>
      <w:r w:rsidRPr="008F27F4">
        <w:t>ρ</w:t>
      </w:r>
      <w:r w:rsidRPr="008F27F4">
        <w:rPr>
          <w:rFonts w:hint="eastAsia"/>
          <w:vertAlign w:val="subscript"/>
        </w:rPr>
        <w:t>binder</w:t>
      </w:r>
      <w:proofErr w:type="spellEnd"/>
      <w:r w:rsidRPr="008F27F4">
        <w:rPr>
          <w:rFonts w:hint="eastAsia"/>
        </w:rPr>
        <w:t>=</w:t>
      </w:r>
      <w:r w:rsidRPr="008F27F4">
        <w:t>1.36 g/cm</w:t>
      </w:r>
      <w:r w:rsidRPr="008F27F4">
        <w:rPr>
          <w:vertAlign w:val="superscript"/>
        </w:rPr>
        <w:t>3</w:t>
      </w:r>
      <w:r w:rsidRPr="008F27F4">
        <w:rPr>
          <w:rFonts w:hint="eastAsia"/>
        </w:rPr>
        <w:t>.</w:t>
      </w:r>
    </w:p>
    <w:p w14:paraId="787E8C10" w14:textId="77777777" w:rsidR="004E6759" w:rsidRPr="008F27F4" w:rsidRDefault="004E6759" w:rsidP="004E6759">
      <w:pPr>
        <w:shd w:val="clear" w:color="auto" w:fill="FFFFFF"/>
        <w:snapToGrid w:val="0"/>
        <w:spacing w:line="480" w:lineRule="auto"/>
        <w:jc w:val="both"/>
      </w:pPr>
      <w:r w:rsidRPr="008F27F4">
        <w:rPr>
          <w:rFonts w:hint="eastAsia"/>
        </w:rPr>
        <w:t xml:space="preserve">Accordingly, the calculated volume of each component: </w:t>
      </w:r>
      <w:proofErr w:type="spellStart"/>
      <w:r w:rsidRPr="008F27F4">
        <w:t>V</w:t>
      </w:r>
      <w:r w:rsidRPr="008F27F4">
        <w:rPr>
          <w:vertAlign w:val="subscript"/>
        </w:rPr>
        <w:t>sulfur</w:t>
      </w:r>
      <w:proofErr w:type="spellEnd"/>
      <w:r w:rsidRPr="008F27F4">
        <w:t>=</w:t>
      </w:r>
      <w:r w:rsidRPr="008F27F4">
        <w:rPr>
          <w:rFonts w:hint="eastAsia"/>
        </w:rPr>
        <w:t>3.45</w:t>
      </w:r>
      <w:r w:rsidRPr="008F27F4">
        <w:t>×10</w:t>
      </w:r>
      <w:r w:rsidRPr="008F27F4">
        <w:rPr>
          <w:vertAlign w:val="superscript"/>
        </w:rPr>
        <w:t>-3</w:t>
      </w:r>
      <w:r w:rsidRPr="008F27F4">
        <w:t xml:space="preserve"> cm</w:t>
      </w:r>
      <w:r w:rsidRPr="008F27F4">
        <w:rPr>
          <w:vertAlign w:val="superscript"/>
        </w:rPr>
        <w:t>3</w:t>
      </w:r>
      <w:r w:rsidRPr="008F27F4">
        <w:rPr>
          <w:rFonts w:hint="eastAsia"/>
        </w:rPr>
        <w:t xml:space="preserve">, </w:t>
      </w:r>
      <w:proofErr w:type="spellStart"/>
      <w:r w:rsidRPr="008F27F4">
        <w:t>V</w:t>
      </w:r>
      <w:r w:rsidRPr="008F27F4">
        <w:rPr>
          <w:rFonts w:hint="eastAsia"/>
          <w:vertAlign w:val="subscript"/>
        </w:rPr>
        <w:t>super</w:t>
      </w:r>
      <w:proofErr w:type="spellEnd"/>
      <w:r w:rsidRPr="008F27F4">
        <w:rPr>
          <w:rFonts w:hint="eastAsia"/>
          <w:vertAlign w:val="subscript"/>
        </w:rPr>
        <w:t xml:space="preserve"> C45</w:t>
      </w:r>
      <w:r w:rsidRPr="008F27F4">
        <w:t>=</w:t>
      </w:r>
      <w:r w:rsidRPr="008F27F4">
        <w:rPr>
          <w:rFonts w:hint="eastAsia"/>
        </w:rPr>
        <w:t>7.66</w:t>
      </w:r>
      <w:r w:rsidRPr="008F27F4">
        <w:t>×10</w:t>
      </w:r>
      <w:r w:rsidRPr="008F27F4">
        <w:rPr>
          <w:vertAlign w:val="superscript"/>
        </w:rPr>
        <w:t>-3</w:t>
      </w:r>
      <w:r w:rsidRPr="008F27F4">
        <w:t xml:space="preserve"> cm</w:t>
      </w:r>
      <w:r w:rsidRPr="008F27F4">
        <w:rPr>
          <w:vertAlign w:val="superscript"/>
        </w:rPr>
        <w:t>3</w:t>
      </w:r>
      <w:r w:rsidRPr="008F27F4">
        <w:rPr>
          <w:rFonts w:hint="eastAsia"/>
        </w:rPr>
        <w:t xml:space="preserve">, </w:t>
      </w:r>
      <w:proofErr w:type="spellStart"/>
      <w:r w:rsidRPr="008F27F4">
        <w:rPr>
          <w:rFonts w:hint="eastAsia"/>
        </w:rPr>
        <w:t>V</w:t>
      </w:r>
      <w:r w:rsidRPr="008F27F4">
        <w:rPr>
          <w:rFonts w:hint="eastAsia"/>
          <w:vertAlign w:val="subscript"/>
        </w:rPr>
        <w:t>graphene</w:t>
      </w:r>
      <w:proofErr w:type="spellEnd"/>
      <w:r w:rsidRPr="008F27F4">
        <w:rPr>
          <w:rFonts w:hint="eastAsia"/>
        </w:rPr>
        <w:t>=1.98</w:t>
      </w:r>
      <w:r w:rsidRPr="008F27F4">
        <w:t>×10</w:t>
      </w:r>
      <w:r w:rsidRPr="008F27F4">
        <w:rPr>
          <w:vertAlign w:val="superscript"/>
        </w:rPr>
        <w:t>-3</w:t>
      </w:r>
      <w:r w:rsidRPr="008F27F4">
        <w:t xml:space="preserve"> cm</w:t>
      </w:r>
      <w:r w:rsidRPr="008F27F4">
        <w:rPr>
          <w:vertAlign w:val="superscript"/>
        </w:rPr>
        <w:t>3</w:t>
      </w:r>
      <w:r w:rsidRPr="008F27F4">
        <w:rPr>
          <w:rFonts w:hint="eastAsia"/>
        </w:rPr>
        <w:t xml:space="preserve">, </w:t>
      </w:r>
      <w:proofErr w:type="spellStart"/>
      <w:r w:rsidRPr="008F27F4">
        <w:t>V</w:t>
      </w:r>
      <w:r w:rsidRPr="008F27F4">
        <w:rPr>
          <w:vertAlign w:val="subscript"/>
        </w:rPr>
        <w:t>binder</w:t>
      </w:r>
      <w:proofErr w:type="spellEnd"/>
      <w:r w:rsidRPr="008F27F4">
        <w:t>=1.</w:t>
      </w:r>
      <w:r w:rsidRPr="008F27F4">
        <w:rPr>
          <w:rFonts w:hint="eastAsia"/>
        </w:rPr>
        <w:t>05</w:t>
      </w:r>
      <w:r w:rsidRPr="008F27F4">
        <w:t>×10</w:t>
      </w:r>
      <w:r w:rsidRPr="008F27F4">
        <w:rPr>
          <w:vertAlign w:val="superscript"/>
        </w:rPr>
        <w:t>-3</w:t>
      </w:r>
      <w:r w:rsidRPr="008F27F4">
        <w:t xml:space="preserve"> cm</w:t>
      </w:r>
      <w:r w:rsidRPr="008F27F4">
        <w:rPr>
          <w:vertAlign w:val="superscript"/>
        </w:rPr>
        <w:t>3</w:t>
      </w:r>
      <w:r w:rsidRPr="008F27F4">
        <w:t>”</w:t>
      </w:r>
    </w:p>
    <w:p w14:paraId="29D043BD" w14:textId="3CB32F30" w:rsidR="004E6759" w:rsidRPr="008F27F4" w:rsidRDefault="004E6759" w:rsidP="004E6759">
      <w:pPr>
        <w:autoSpaceDE w:val="0"/>
        <w:autoSpaceDN w:val="0"/>
        <w:adjustRightInd w:val="0"/>
        <w:snapToGrid w:val="0"/>
        <w:spacing w:line="480" w:lineRule="auto"/>
        <w:jc w:val="both"/>
      </w:pPr>
      <w:r w:rsidRPr="008F27F4">
        <w:rPr>
          <w:rFonts w:hint="eastAsia"/>
        </w:rPr>
        <w:t>Considering the total volume is 2.54</w:t>
      </w:r>
      <w:r w:rsidRPr="008F27F4">
        <w:t>×10</w:t>
      </w:r>
      <w:r w:rsidRPr="008F27F4">
        <w:rPr>
          <w:vertAlign w:val="superscript"/>
        </w:rPr>
        <w:t>-</w:t>
      </w:r>
      <w:r w:rsidRPr="008F27F4">
        <w:rPr>
          <w:rFonts w:hint="eastAsia"/>
          <w:vertAlign w:val="superscript"/>
        </w:rPr>
        <w:t>2</w:t>
      </w:r>
      <w:r w:rsidRPr="008F27F4">
        <w:t xml:space="preserve"> cm</w:t>
      </w:r>
      <w:r w:rsidRPr="008F27F4">
        <w:rPr>
          <w:vertAlign w:val="superscript"/>
        </w:rPr>
        <w:t>3</w:t>
      </w:r>
      <w:r w:rsidRPr="008F27F4">
        <w:rPr>
          <w:rFonts w:hint="eastAsia"/>
        </w:rPr>
        <w:t xml:space="preserve">, the void volume is 11.26 </w:t>
      </w:r>
      <w:proofErr w:type="spellStart"/>
      <w:r w:rsidRPr="008F27F4">
        <w:t>μL</w:t>
      </w:r>
      <w:proofErr w:type="spellEnd"/>
      <w:r w:rsidRPr="008F27F4">
        <w:t>.</w:t>
      </w:r>
    </w:p>
    <w:p w14:paraId="7C03D5F9" w14:textId="77777777" w:rsidR="004E6759" w:rsidRPr="004E6759" w:rsidRDefault="004E6759" w:rsidP="006B3953">
      <w:pPr>
        <w:pStyle w:val="SMText"/>
        <w:spacing w:line="480" w:lineRule="auto"/>
        <w:ind w:firstLine="720"/>
        <w:jc w:val="both"/>
        <w:rPr>
          <w:color w:val="141413"/>
          <w:szCs w:val="24"/>
        </w:rPr>
      </w:pPr>
    </w:p>
    <w:p w14:paraId="3D7A4712" w14:textId="77777777" w:rsidR="004E6759" w:rsidRPr="006B3953" w:rsidRDefault="004E6759" w:rsidP="006B3953">
      <w:pPr>
        <w:pStyle w:val="SMText"/>
        <w:spacing w:line="480" w:lineRule="auto"/>
        <w:ind w:firstLine="720"/>
        <w:jc w:val="both"/>
        <w:rPr>
          <w:color w:val="141413"/>
          <w:szCs w:val="24"/>
          <w:lang w:val="en-GB"/>
        </w:rPr>
      </w:pPr>
    </w:p>
    <w:p w14:paraId="01848F58" w14:textId="77777777" w:rsidR="00C2675C" w:rsidRPr="006B3953" w:rsidRDefault="00C2675C" w:rsidP="006B3953">
      <w:pPr>
        <w:pStyle w:val="SMSubheading"/>
        <w:spacing w:line="480" w:lineRule="auto"/>
        <w:jc w:val="both"/>
        <w:rPr>
          <w:b/>
          <w:u w:val="single"/>
        </w:rPr>
      </w:pPr>
      <w:r w:rsidRPr="006B3953">
        <w:rPr>
          <w:b/>
          <w:u w:val="single"/>
        </w:rPr>
        <w:t>X-ray Adsorption Spectroscopy</w:t>
      </w:r>
    </w:p>
    <w:p w14:paraId="66010A1D" w14:textId="3B0FA0EE" w:rsidR="00407BEB" w:rsidRDefault="00533E70" w:rsidP="006B3953">
      <w:pPr>
        <w:pStyle w:val="SMText"/>
        <w:spacing w:line="480" w:lineRule="auto"/>
        <w:ind w:firstLine="720"/>
        <w:jc w:val="both"/>
      </w:pPr>
      <w:r w:rsidRPr="00533E70">
        <w:t xml:space="preserve">The </w:t>
      </w:r>
      <w:r w:rsidR="00856E90" w:rsidRPr="00856E90">
        <w:rPr>
          <w:i/>
        </w:rPr>
        <w:t>operando</w:t>
      </w:r>
      <w:r w:rsidR="00856E90">
        <w:t xml:space="preserve"> sulfur</w:t>
      </w:r>
      <w:r w:rsidRPr="00533E70">
        <w:t xml:space="preserve"> K-edge X-ray absorption spectra (XAS) are measured at </w:t>
      </w:r>
      <w:proofErr w:type="spellStart"/>
      <w:r w:rsidRPr="00533E70">
        <w:t>beamline</w:t>
      </w:r>
      <w:proofErr w:type="spellEnd"/>
      <w:r w:rsidRPr="00533E70">
        <w:t xml:space="preserve"> 5.3.1 at the Advanced Light Source, Lawrence Berkeley National Laboratory</w:t>
      </w:r>
      <w:r w:rsidR="00795FB8">
        <w:t xml:space="preserve"> </w:t>
      </w:r>
      <w:r w:rsidR="00795FB8">
        <w:fldChar w:fldCharType="begin">
          <w:fldData xml:space="preserve">PEVuZE5vdGU+PENpdGU+PEF1dGhvcj5ZZTwvQXV0aG9yPjxZZWFyPjIwMTY8L1llYXI+PFJlY051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==
</w:fldData>
        </w:fldChar>
      </w:r>
      <w:r w:rsidR="00CA0690">
        <w:instrText xml:space="preserve"> ADDIN EN.CITE </w:instrText>
      </w:r>
      <w:r w:rsidR="00CA0690">
        <w:fldChar w:fldCharType="begin">
          <w:fldData xml:space="preserve">PEVuZE5vdGU+PENpdGU+PEF1dGhvcj5ZZTwvQXV0aG9yPjxZZWFyPjIwMTY8L1llYXI+PFJlY051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==
</w:fldData>
        </w:fldChar>
      </w:r>
      <w:r w:rsidR="00CA0690">
        <w:instrText xml:space="preserve"> ADDIN EN.CITE.DATA </w:instrText>
      </w:r>
      <w:r w:rsidR="00CA0690">
        <w:fldChar w:fldCharType="end"/>
      </w:r>
      <w:r w:rsidR="00795FB8">
        <w:fldChar w:fldCharType="separate"/>
      </w:r>
      <w:r w:rsidR="00CA0690" w:rsidRPr="00CA0690">
        <w:rPr>
          <w:noProof/>
          <w:vertAlign w:val="superscript"/>
        </w:rPr>
        <w:t>[3]</w:t>
      </w:r>
      <w:r w:rsidR="00795FB8">
        <w:fldChar w:fldCharType="end"/>
      </w:r>
      <w:r>
        <w:t>.</w:t>
      </w:r>
      <w:r w:rsidRPr="00533E70">
        <w:t xml:space="preserve"> This is a bend magnet beam line with photon energies ranging from 1000 to 13,000 </w:t>
      </w:r>
      <w:proofErr w:type="spellStart"/>
      <w:r w:rsidRPr="00533E70">
        <w:t>eV</w:t>
      </w:r>
      <w:proofErr w:type="spellEnd"/>
      <w:r w:rsidRPr="00533E70">
        <w:t xml:space="preserve">. The </w:t>
      </w:r>
      <w:r w:rsidR="00AC1C21" w:rsidRPr="00AC1C21">
        <w:rPr>
          <w:i/>
        </w:rPr>
        <w:t>operando</w:t>
      </w:r>
      <w:r w:rsidR="00AC1C21">
        <w:t xml:space="preserve"> sulfur</w:t>
      </w:r>
      <w:r w:rsidRPr="00533E70">
        <w:t xml:space="preserve"> K-edge XAS spectra were collected using total fluorescence yield mode </w:t>
      </w:r>
      <w:r w:rsidR="00AC1C21">
        <w:t>and calibrated using elemental sulfur</w:t>
      </w:r>
      <w:r w:rsidRPr="00533E70">
        <w:t xml:space="preserve"> spectra assuming the white line to be at 2472.2 </w:t>
      </w:r>
      <w:proofErr w:type="spellStart"/>
      <w:r w:rsidRPr="00533E70">
        <w:t>eV</w:t>
      </w:r>
      <w:proofErr w:type="spellEnd"/>
      <w:r w:rsidRPr="00533E70">
        <w:t>. All the XAS studies were carried under constant helium flow in the sample chamber. The XAS spectra were acquired continuously every 12 min</w:t>
      </w:r>
      <w:r w:rsidR="00AC1C21">
        <w:t>.</w:t>
      </w:r>
      <w:r w:rsidRPr="00533E70">
        <w:t xml:space="preserve"> during the </w:t>
      </w:r>
      <w:r w:rsidRPr="00533E70">
        <w:rPr>
          <w:rFonts w:hint="eastAsia"/>
        </w:rPr>
        <w:t xml:space="preserve">constant C/5 </w:t>
      </w:r>
      <w:r w:rsidRPr="00533E70">
        <w:t>discharge/charge proces</w:t>
      </w:r>
      <w:r w:rsidR="00AC1C21">
        <w:t xml:space="preserve">s. The cells used to perform </w:t>
      </w:r>
      <w:r w:rsidR="00AC1C21" w:rsidRPr="00AC1C21">
        <w:rPr>
          <w:i/>
        </w:rPr>
        <w:t>operando</w:t>
      </w:r>
      <w:r w:rsidRPr="00533E70">
        <w:t xml:space="preserve"> XAS experiments were adapted from the 2325 coin cells: a 2</w:t>
      </w:r>
      <w:r>
        <w:sym w:font="Symbol" w:char="F0B4"/>
      </w:r>
      <w:r w:rsidRPr="00533E70">
        <w:t>1 mm</w:t>
      </w:r>
      <w:r w:rsidRPr="00533E70">
        <w:rPr>
          <w:vertAlign w:val="superscript"/>
        </w:rPr>
        <w:t>2</w:t>
      </w:r>
      <w:r w:rsidR="003627FB">
        <w:t xml:space="preserve"> hole was drilled at the </w:t>
      </w:r>
      <w:r w:rsidR="00407BEB">
        <w:t>sulfur (</w:t>
      </w:r>
      <w:r w:rsidR="003627FB">
        <w:t>cathode</w:t>
      </w:r>
      <w:r w:rsidR="00407BEB">
        <w:t>)</w:t>
      </w:r>
      <w:r w:rsidR="003627FB">
        <w:t xml:space="preserve"> side of the </w:t>
      </w:r>
      <w:r w:rsidRPr="00533E70">
        <w:t xml:space="preserve">can using a programmable, high-power and high precision laser system; the hole was then sealed with polyimide film to avoid leaking and allow X-ray beam penetration. </w:t>
      </w:r>
      <w:r w:rsidRPr="00533E70">
        <w:rPr>
          <w:rFonts w:hint="eastAsia"/>
        </w:rPr>
        <w:t>The size of the hole on sulfur electrode is 3</w:t>
      </w:r>
      <w:r>
        <w:sym w:font="Symbol" w:char="F0B4"/>
      </w:r>
      <w:r w:rsidRPr="00533E70">
        <w:t>1</w:t>
      </w:r>
      <w:r w:rsidRPr="00533E70">
        <w:rPr>
          <w:rFonts w:hint="eastAsia"/>
        </w:rPr>
        <w:t>.5</w:t>
      </w:r>
      <w:r w:rsidRPr="00533E70">
        <w:t xml:space="preserve"> mm</w:t>
      </w:r>
      <w:r w:rsidRPr="00533E70">
        <w:rPr>
          <w:vertAlign w:val="superscript"/>
        </w:rPr>
        <w:t>2</w:t>
      </w:r>
      <w:r w:rsidRPr="00533E70">
        <w:rPr>
          <w:rFonts w:hint="eastAsia"/>
        </w:rPr>
        <w:t xml:space="preserve">. </w:t>
      </w:r>
    </w:p>
    <w:p w14:paraId="08B99DCB" w14:textId="32DC06BA" w:rsidR="00533E70" w:rsidRDefault="00407BEB" w:rsidP="006B3953">
      <w:pPr>
        <w:pStyle w:val="SMText"/>
        <w:spacing w:line="480" w:lineRule="auto"/>
        <w:ind w:firstLine="720"/>
        <w:jc w:val="both"/>
      </w:pPr>
      <w:r>
        <w:rPr>
          <w:rFonts w:hint="eastAsia"/>
        </w:rPr>
        <w:t xml:space="preserve">The </w:t>
      </w:r>
      <w:r w:rsidRPr="00407BEB">
        <w:rPr>
          <w:rFonts w:hint="eastAsia"/>
          <w:i/>
        </w:rPr>
        <w:t xml:space="preserve">ex </w:t>
      </w:r>
      <w:r w:rsidR="00533E70" w:rsidRPr="00407BEB">
        <w:rPr>
          <w:rFonts w:hint="eastAsia"/>
          <w:i/>
        </w:rPr>
        <w:t>situ</w:t>
      </w:r>
      <w:r w:rsidR="00533E70" w:rsidRPr="00533E70">
        <w:rPr>
          <w:rFonts w:hint="eastAsia"/>
        </w:rPr>
        <w:t xml:space="preserve"> XAS spectra were conducted </w:t>
      </w:r>
      <w:r w:rsidR="00533E70" w:rsidRPr="00533E70">
        <w:t xml:space="preserve">with electron energy of 1.9 </w:t>
      </w:r>
      <w:proofErr w:type="spellStart"/>
      <w:r w:rsidR="00533E70" w:rsidRPr="00533E70">
        <w:t>GeV</w:t>
      </w:r>
      <w:proofErr w:type="spellEnd"/>
      <w:r w:rsidR="00533E70" w:rsidRPr="00533E70">
        <w:t xml:space="preserve"> and current of 500 mA</w:t>
      </w:r>
      <w:r w:rsidR="00533E70" w:rsidRPr="00533E70">
        <w:rPr>
          <w:rFonts w:hint="eastAsia"/>
        </w:rPr>
        <w:t xml:space="preserve"> </w:t>
      </w:r>
      <w:r w:rsidR="00533E70" w:rsidRPr="00533E70">
        <w:t xml:space="preserve">at </w:t>
      </w:r>
      <w:proofErr w:type="spellStart"/>
      <w:r w:rsidR="00533E70" w:rsidRPr="00533E70">
        <w:t>beamline</w:t>
      </w:r>
      <w:proofErr w:type="spellEnd"/>
      <w:r w:rsidR="00533E70" w:rsidRPr="00533E70">
        <w:t xml:space="preserve"> 10.3.2.</w:t>
      </w:r>
      <w:r w:rsidR="00533E70" w:rsidRPr="00533E70">
        <w:rPr>
          <w:rFonts w:hint="eastAsia"/>
        </w:rPr>
        <w:t xml:space="preserve"> To</w:t>
      </w:r>
      <w:r w:rsidR="00533E70">
        <w:rPr>
          <w:rFonts w:hint="eastAsia"/>
        </w:rPr>
        <w:t xml:space="preserve"> prepare the samples for the </w:t>
      </w:r>
      <w:r w:rsidR="00533E70" w:rsidRPr="00533E70">
        <w:rPr>
          <w:rFonts w:hint="eastAsia"/>
          <w:i/>
        </w:rPr>
        <w:t>ex situ</w:t>
      </w:r>
      <w:r w:rsidR="00533E70" w:rsidRPr="00533E70">
        <w:rPr>
          <w:rFonts w:hint="eastAsia"/>
        </w:rPr>
        <w:t xml:space="preserve"> test, </w:t>
      </w:r>
      <w:r w:rsidR="00533E70" w:rsidRPr="00533E70">
        <w:t xml:space="preserve">0.1 g of </w:t>
      </w:r>
      <w:r w:rsidR="00533E70" w:rsidRPr="00533E70">
        <w:rPr>
          <w:rFonts w:hint="eastAsia"/>
        </w:rPr>
        <w:t>polymer</w:t>
      </w:r>
      <w:r w:rsidR="00533E70" w:rsidRPr="00533E70">
        <w:t xml:space="preserve"> binder was</w:t>
      </w:r>
      <w:r w:rsidR="00533E70" w:rsidRPr="00533E70">
        <w:rPr>
          <w:rFonts w:hint="eastAsia"/>
        </w:rPr>
        <w:t xml:space="preserve"> soaked in </w:t>
      </w:r>
      <w:r w:rsidR="00533E70" w:rsidRPr="00533E70">
        <w:t xml:space="preserve">5 mL lithium </w:t>
      </w:r>
      <w:r>
        <w:t>poly</w:t>
      </w:r>
      <w:r w:rsidR="00533E70" w:rsidRPr="00533E70">
        <w:t>sulfide (average composition: Li</w:t>
      </w:r>
      <w:r w:rsidR="00533E70" w:rsidRPr="00533E70">
        <w:rPr>
          <w:vertAlign w:val="subscript"/>
        </w:rPr>
        <w:t>2</w:t>
      </w:r>
      <w:r w:rsidR="00533E70" w:rsidRPr="00533E70">
        <w:t>S</w:t>
      </w:r>
      <w:r w:rsidR="00533E70" w:rsidRPr="00533E70">
        <w:rPr>
          <w:vertAlign w:val="subscript"/>
        </w:rPr>
        <w:t>6</w:t>
      </w:r>
      <w:r w:rsidR="00533E70" w:rsidRPr="00533E70">
        <w:t xml:space="preserve"> at 60 </w:t>
      </w:r>
      <w:proofErr w:type="spellStart"/>
      <w:r w:rsidR="00533E70" w:rsidRPr="00533E70">
        <w:t>mmol</w:t>
      </w:r>
      <w:proofErr w:type="spellEnd"/>
      <w:r w:rsidR="00533E70" w:rsidRPr="00533E70">
        <w:t xml:space="preserve">/L) 1,3-dioxolane/1,2-dimethoxyethane (DOL/ DME 1/1 vol.%) </w:t>
      </w:r>
      <w:r w:rsidR="00533E70" w:rsidRPr="00533E70">
        <w:rPr>
          <w:rFonts w:hint="eastAsia"/>
        </w:rPr>
        <w:t>solution for 24 hours. Afterwards, the resultant polymer</w:t>
      </w:r>
      <w:r w:rsidR="00533E70" w:rsidRPr="00533E70">
        <w:t xml:space="preserve"> was washed with DOL/DME repeated</w:t>
      </w:r>
      <w:r w:rsidR="00533E70" w:rsidRPr="00533E70">
        <w:rPr>
          <w:rFonts w:hint="eastAsia"/>
        </w:rPr>
        <w:t xml:space="preserve"> and attached onto the Cu foil and dr</w:t>
      </w:r>
      <w:r w:rsidR="00533E70" w:rsidRPr="00533E70">
        <w:t>ied</w:t>
      </w:r>
      <w:r w:rsidR="00533E70" w:rsidRPr="00533E70">
        <w:rPr>
          <w:rFonts w:hint="eastAsia"/>
        </w:rPr>
        <w:t xml:space="preserve"> overnight at room tempera</w:t>
      </w:r>
      <w:r w:rsidR="00EE2D1C">
        <w:rPr>
          <w:rFonts w:hint="eastAsia"/>
        </w:rPr>
        <w:t xml:space="preserve">ture in the </w:t>
      </w:r>
      <w:proofErr w:type="spellStart"/>
      <w:r w:rsidR="00EE2D1C">
        <w:rPr>
          <w:rFonts w:hint="eastAsia"/>
        </w:rPr>
        <w:t>Ar</w:t>
      </w:r>
      <w:proofErr w:type="spellEnd"/>
      <w:r w:rsidR="00EE2D1C">
        <w:rPr>
          <w:rFonts w:hint="eastAsia"/>
        </w:rPr>
        <w:t xml:space="preserve"> filled glove box before transfer to the </w:t>
      </w:r>
      <w:proofErr w:type="spellStart"/>
      <w:r w:rsidR="00EE2D1C">
        <w:rPr>
          <w:rFonts w:hint="eastAsia"/>
        </w:rPr>
        <w:t>beamline</w:t>
      </w:r>
      <w:proofErr w:type="spellEnd"/>
      <w:r w:rsidR="00EE2D1C">
        <w:rPr>
          <w:rFonts w:hint="eastAsia"/>
        </w:rPr>
        <w:t xml:space="preserve"> chamber for testing. </w:t>
      </w:r>
    </w:p>
    <w:p w14:paraId="53E720BA" w14:textId="67EFDFEE" w:rsidR="00EE2D1C" w:rsidRPr="006B3953" w:rsidRDefault="00407BEB" w:rsidP="006B3953">
      <w:pPr>
        <w:pStyle w:val="SMText"/>
        <w:spacing w:line="480" w:lineRule="auto"/>
        <w:ind w:firstLine="0"/>
        <w:jc w:val="both"/>
        <w:rPr>
          <w:b/>
          <w:u w:val="single"/>
        </w:rPr>
      </w:pPr>
      <w:r w:rsidRPr="006B3953">
        <w:rPr>
          <w:b/>
          <w:u w:val="single"/>
        </w:rPr>
        <w:t>UV-visible</w:t>
      </w:r>
      <w:r w:rsidR="00EE2D1C" w:rsidRPr="006B3953">
        <w:rPr>
          <w:b/>
          <w:u w:val="single"/>
        </w:rPr>
        <w:t xml:space="preserve"> Spectroscopy</w:t>
      </w:r>
    </w:p>
    <w:p w14:paraId="6B0AD98F" w14:textId="18C95CE4" w:rsidR="00EE2D1C" w:rsidRPr="00533E70" w:rsidRDefault="00533E70" w:rsidP="006B3953">
      <w:pPr>
        <w:pStyle w:val="SMText"/>
        <w:spacing w:line="480" w:lineRule="auto"/>
        <w:ind w:firstLine="720"/>
        <w:jc w:val="both"/>
      </w:pPr>
      <w:r w:rsidRPr="00533E70">
        <w:t>The concentration of lithium sulfide (Li</w:t>
      </w:r>
      <w:r w:rsidRPr="00533E70">
        <w:rPr>
          <w:vertAlign w:val="subscript"/>
        </w:rPr>
        <w:t>2</w:t>
      </w:r>
      <w:r w:rsidRPr="00533E70">
        <w:t>S</w:t>
      </w:r>
      <w:r w:rsidRPr="00533E70">
        <w:rPr>
          <w:vertAlign w:val="subscript"/>
        </w:rPr>
        <w:t>6</w:t>
      </w:r>
      <w:r>
        <w:t>) app</w:t>
      </w:r>
      <w:r w:rsidR="00704CB2">
        <w:t xml:space="preserve">lied in the </w:t>
      </w:r>
      <w:r w:rsidR="00704CB2" w:rsidRPr="00704CB2">
        <w:rPr>
          <w:i/>
        </w:rPr>
        <w:t xml:space="preserve">in </w:t>
      </w:r>
      <w:r w:rsidRPr="00704CB2">
        <w:rPr>
          <w:i/>
        </w:rPr>
        <w:t>situ</w:t>
      </w:r>
      <w:r>
        <w:t xml:space="preserve"> UV-</w:t>
      </w:r>
      <w:proofErr w:type="spellStart"/>
      <w:r w:rsidRPr="00407BEB">
        <w:rPr>
          <w:i/>
        </w:rPr>
        <w:t>vi</w:t>
      </w:r>
      <w:r w:rsidRPr="00533E70">
        <w:t>s</w:t>
      </w:r>
      <w:proofErr w:type="spellEnd"/>
      <w:r w:rsidRPr="00533E70">
        <w:t xml:space="preserve"> test is 3 </w:t>
      </w:r>
      <w:proofErr w:type="spellStart"/>
      <w:r w:rsidRPr="00533E70">
        <w:t>mmol</w:t>
      </w:r>
      <w:proofErr w:type="spellEnd"/>
      <w:r w:rsidRPr="00533E70">
        <w:t>/L, in DOL/ DME</w:t>
      </w:r>
      <w:r w:rsidR="00125302">
        <w:t xml:space="preserve"> (1:1 v/v)</w:t>
      </w:r>
      <w:r w:rsidRPr="00533E70">
        <w:t>. 0.5 g of p</w:t>
      </w:r>
      <w:r w:rsidRPr="00533E70">
        <w:rPr>
          <w:rFonts w:hint="eastAsia"/>
        </w:rPr>
        <w:t>olymer binder was soaked</w:t>
      </w:r>
      <w:r w:rsidRPr="00533E70">
        <w:t xml:space="preserve"> in 3 </w:t>
      </w:r>
      <w:proofErr w:type="spellStart"/>
      <w:r w:rsidRPr="00533E70">
        <w:t>mmol</w:t>
      </w:r>
      <w:proofErr w:type="spellEnd"/>
      <w:r w:rsidRPr="00533E70">
        <w:t>/L lithium polysulfide in DOL/DME</w:t>
      </w:r>
      <w:r w:rsidRPr="00533E70">
        <w:rPr>
          <w:rFonts w:hint="eastAsia"/>
        </w:rPr>
        <w:t xml:space="preserve"> </w:t>
      </w:r>
      <w:r w:rsidRPr="00533E70">
        <w:t xml:space="preserve">electrolyte </w:t>
      </w:r>
      <w:r w:rsidR="00407BEB">
        <w:rPr>
          <w:rFonts w:hint="eastAsia"/>
        </w:rPr>
        <w:t>in a</w:t>
      </w:r>
      <w:r w:rsidRPr="00533E70">
        <w:rPr>
          <w:rFonts w:hint="eastAsia"/>
        </w:rPr>
        <w:t xml:space="preserve"> UV quartz</w:t>
      </w:r>
      <w:r w:rsidRPr="00533E70">
        <w:t xml:space="preserve"> container</w:t>
      </w:r>
      <w:r w:rsidRPr="00533E70">
        <w:rPr>
          <w:rFonts w:hint="eastAsia"/>
        </w:rPr>
        <w:t xml:space="preserve">. </w:t>
      </w:r>
      <w:r w:rsidR="00407BEB">
        <w:t>A continuous 72 spectra were</w:t>
      </w:r>
      <w:r w:rsidRPr="00533E70">
        <w:t xml:space="preserve"> collected through the Cary 5000 UV-Vis-NIR</w:t>
      </w:r>
      <w:r w:rsidR="00407BEB">
        <w:t xml:space="preserve"> every 20 minutes during the 24-</w:t>
      </w:r>
      <w:r w:rsidRPr="00533E70">
        <w:t xml:space="preserve">hour period. </w:t>
      </w:r>
    </w:p>
    <w:p w14:paraId="1A493870" w14:textId="050D6A2E" w:rsidR="00533E70" w:rsidRPr="006B3953" w:rsidRDefault="00407BEB" w:rsidP="006B3953">
      <w:pPr>
        <w:pStyle w:val="SMText"/>
        <w:spacing w:line="480" w:lineRule="auto"/>
        <w:ind w:firstLine="0"/>
        <w:jc w:val="both"/>
        <w:rPr>
          <w:b/>
          <w:u w:val="single"/>
        </w:rPr>
      </w:pPr>
      <w:r w:rsidRPr="006B3953">
        <w:rPr>
          <w:b/>
          <w:u w:val="single"/>
        </w:rPr>
        <w:t>Imaging</w:t>
      </w:r>
    </w:p>
    <w:p w14:paraId="0606F356" w14:textId="68267A93" w:rsidR="00533E70" w:rsidRPr="00533E70" w:rsidRDefault="00533E70" w:rsidP="006B3953">
      <w:pPr>
        <w:pStyle w:val="SMText"/>
        <w:spacing w:line="480" w:lineRule="auto"/>
        <w:ind w:firstLine="720"/>
        <w:jc w:val="both"/>
      </w:pPr>
      <w:r w:rsidRPr="00533E70">
        <w:t xml:space="preserve">Morphology of the electrode surface is characterized with a JEOL JSM-7500F field emission scanning electron microscope with an accelerating voltage of 15 kV using the high vacuum mode at room temperature. </w:t>
      </w:r>
      <w:r w:rsidRPr="00533E70">
        <w:rPr>
          <w:rFonts w:hint="eastAsia"/>
        </w:rPr>
        <w:t>All electrode</w:t>
      </w:r>
      <w:r w:rsidRPr="00533E70">
        <w:t>s</w:t>
      </w:r>
      <w:r w:rsidRPr="00533E70">
        <w:rPr>
          <w:rFonts w:hint="eastAsia"/>
        </w:rPr>
        <w:t xml:space="preserve"> are </w:t>
      </w:r>
      <w:r w:rsidRPr="00533E70">
        <w:t>examined in different conditions</w:t>
      </w:r>
      <w:r w:rsidRPr="00533E70">
        <w:rPr>
          <w:rFonts w:hint="eastAsia"/>
        </w:rPr>
        <w:t xml:space="preserve">, including fresh electrode, fully </w:t>
      </w:r>
      <w:proofErr w:type="spellStart"/>
      <w:r w:rsidRPr="00533E70">
        <w:rPr>
          <w:rFonts w:hint="eastAsia"/>
        </w:rPr>
        <w:t>lithiated</w:t>
      </w:r>
      <w:proofErr w:type="spellEnd"/>
      <w:r w:rsidRPr="00533E70">
        <w:rPr>
          <w:rFonts w:hint="eastAsia"/>
        </w:rPr>
        <w:t xml:space="preserve"> (</w:t>
      </w:r>
      <w:r w:rsidRPr="00533E70">
        <w:t xml:space="preserve">in </w:t>
      </w:r>
      <w:r w:rsidRPr="00533E70">
        <w:rPr>
          <w:rFonts w:hint="eastAsia"/>
        </w:rPr>
        <w:t>10</w:t>
      </w:r>
      <w:r w:rsidRPr="00533E70">
        <w:rPr>
          <w:rFonts w:hint="eastAsia"/>
          <w:vertAlign w:val="superscript"/>
        </w:rPr>
        <w:t>th</w:t>
      </w:r>
      <w:r w:rsidRPr="00533E70">
        <w:rPr>
          <w:rFonts w:hint="eastAsia"/>
        </w:rPr>
        <w:t xml:space="preserve"> cycle) and </w:t>
      </w:r>
      <w:r w:rsidRPr="00533E70">
        <w:t xml:space="preserve">fully </w:t>
      </w:r>
      <w:proofErr w:type="spellStart"/>
      <w:r w:rsidRPr="00533E70">
        <w:rPr>
          <w:rFonts w:hint="eastAsia"/>
        </w:rPr>
        <w:t>delithiated</w:t>
      </w:r>
      <w:proofErr w:type="spellEnd"/>
      <w:r w:rsidRPr="00533E70">
        <w:rPr>
          <w:rFonts w:hint="eastAsia"/>
        </w:rPr>
        <w:t xml:space="preserve"> (</w:t>
      </w:r>
      <w:r w:rsidRPr="00533E70">
        <w:t xml:space="preserve">in </w:t>
      </w:r>
      <w:r w:rsidRPr="00533E70">
        <w:rPr>
          <w:rFonts w:hint="eastAsia"/>
        </w:rPr>
        <w:t>10</w:t>
      </w:r>
      <w:r w:rsidRPr="00533E70">
        <w:rPr>
          <w:rFonts w:hint="eastAsia"/>
          <w:vertAlign w:val="superscript"/>
        </w:rPr>
        <w:t>th</w:t>
      </w:r>
      <w:r w:rsidRPr="00533E70">
        <w:rPr>
          <w:rFonts w:hint="eastAsia"/>
        </w:rPr>
        <w:t xml:space="preserve"> cycle). The cycled electrodes were disassembled in glove box and flushed with dimethyl carbonate </w:t>
      </w:r>
      <w:r w:rsidR="00F04B14">
        <w:t xml:space="preserve">repeated </w:t>
      </w:r>
      <w:r w:rsidRPr="00533E70">
        <w:rPr>
          <w:rFonts w:hint="eastAsia"/>
        </w:rPr>
        <w:t xml:space="preserve">to remove electrolyte residue. </w:t>
      </w:r>
    </w:p>
    <w:p w14:paraId="6B96365D" w14:textId="7FFD48BA" w:rsidR="00533E70" w:rsidRDefault="00533E70" w:rsidP="006B3953">
      <w:pPr>
        <w:pStyle w:val="SMText"/>
        <w:spacing w:line="480" w:lineRule="auto"/>
        <w:ind w:firstLine="720"/>
        <w:jc w:val="both"/>
      </w:pPr>
      <w:r w:rsidRPr="00533E70">
        <w:t xml:space="preserve">The distribution property of polymers is evaluated through both optical observation and Atomic Force Microscopy (AFM) (Agilent Technology 5100). Polymer binder films are coated </w:t>
      </w:r>
      <w:r w:rsidRPr="00533E70">
        <w:rPr>
          <w:rFonts w:hint="eastAsia"/>
        </w:rPr>
        <w:t>through doctor blade</w:t>
      </w:r>
      <w:r w:rsidRPr="00533E70">
        <w:t xml:space="preserve"> method on Al foil. The </w:t>
      </w:r>
      <w:r w:rsidR="006B3953">
        <w:t>film was air-dried over</w:t>
      </w:r>
      <w:r w:rsidR="00F04B14">
        <w:t>night, and</w:t>
      </w:r>
      <w:r w:rsidRPr="00533E70">
        <w:t xml:space="preserve"> vacuu</w:t>
      </w:r>
      <w:r w:rsidR="00F04B14">
        <w:t>m-</w:t>
      </w:r>
      <w:r w:rsidRPr="00533E70">
        <w:t xml:space="preserve">dried over night before the optical microscopy and AFM study. </w:t>
      </w:r>
      <w:r w:rsidRPr="00533E70">
        <w:rPr>
          <w:rFonts w:hint="eastAsia"/>
        </w:rPr>
        <w:t>The polymer film (</w:t>
      </w:r>
      <w:r w:rsidRPr="00533E70">
        <w:t xml:space="preserve">dry thickness: </w:t>
      </w:r>
      <w:r w:rsidRPr="00533E70">
        <w:rPr>
          <w:rFonts w:hint="eastAsia"/>
        </w:rPr>
        <w:t>5</w:t>
      </w:r>
      <w:r w:rsidRPr="00533E70">
        <w:t>µ</w:t>
      </w:r>
      <w:r w:rsidR="00F04B14">
        <w:rPr>
          <w:rFonts w:hint="eastAsia"/>
        </w:rPr>
        <w:t>m) coating was</w:t>
      </w:r>
      <w:r w:rsidRPr="00533E70">
        <w:rPr>
          <w:rFonts w:hint="eastAsia"/>
        </w:rPr>
        <w:t xml:space="preserve"> achieved through doctor blade (gap: 50 </w:t>
      </w:r>
      <w:r w:rsidRPr="00533E70">
        <w:t>µ</w:t>
      </w:r>
      <w:r w:rsidRPr="00533E70">
        <w:rPr>
          <w:rFonts w:hint="eastAsia"/>
        </w:rPr>
        <w:t xml:space="preserve">m) using a 5 </w:t>
      </w:r>
      <w:proofErr w:type="spellStart"/>
      <w:r w:rsidRPr="00533E70">
        <w:rPr>
          <w:rFonts w:hint="eastAsia"/>
        </w:rPr>
        <w:t>wt</w:t>
      </w:r>
      <w:proofErr w:type="spellEnd"/>
      <w:r w:rsidRPr="00533E70">
        <w:rPr>
          <w:rFonts w:hint="eastAsia"/>
        </w:rPr>
        <w:t xml:space="preserve">% </w:t>
      </w:r>
      <w:r w:rsidRPr="00533E70">
        <w:t xml:space="preserve">of polymer </w:t>
      </w:r>
      <w:r w:rsidRPr="00533E70">
        <w:rPr>
          <w:rFonts w:hint="eastAsia"/>
        </w:rPr>
        <w:t>aqueous solution on Al foil.</w:t>
      </w:r>
    </w:p>
    <w:p w14:paraId="7CB084C5" w14:textId="77777777" w:rsidR="00EE2D1C" w:rsidRPr="006B3953" w:rsidRDefault="00EE2D1C" w:rsidP="006B3953">
      <w:pPr>
        <w:pStyle w:val="SMText"/>
        <w:spacing w:line="480" w:lineRule="auto"/>
        <w:ind w:firstLine="0"/>
        <w:jc w:val="both"/>
        <w:rPr>
          <w:b/>
          <w:u w:val="single"/>
        </w:rPr>
      </w:pPr>
      <w:r w:rsidRPr="006B3953">
        <w:rPr>
          <w:b/>
          <w:u w:val="single"/>
        </w:rPr>
        <w:t>Mechanical Test</w:t>
      </w:r>
    </w:p>
    <w:p w14:paraId="1AE2647E" w14:textId="77777777" w:rsidR="00533E70" w:rsidRPr="00533E70" w:rsidRDefault="00533E70" w:rsidP="006B3953">
      <w:pPr>
        <w:pStyle w:val="SMText"/>
        <w:spacing w:line="480" w:lineRule="auto"/>
        <w:ind w:firstLine="720"/>
        <w:jc w:val="both"/>
      </w:pPr>
      <w:r w:rsidRPr="00533E70">
        <w:t xml:space="preserve">Adhesion measurements (peel test) of the sulfur electrodes are performed on a </w:t>
      </w:r>
      <w:proofErr w:type="spellStart"/>
      <w:r w:rsidRPr="00533E70">
        <w:t>Chatillon</w:t>
      </w:r>
      <w:proofErr w:type="spellEnd"/>
      <w:r w:rsidRPr="00533E70">
        <w:t xml:space="preserve"> TCD225 series force measurement system. The Al side of the sulfur electrode is fixed parallel to the bottom sample holder. The adhesive 3M Scotch Magic tape was applied onto 1.27 cm</w:t>
      </w:r>
      <w:r w:rsidRPr="00533E70">
        <w:rPr>
          <w:vertAlign w:val="superscript"/>
        </w:rPr>
        <w:t>2</w:t>
      </w:r>
      <w:r w:rsidRPr="00533E70">
        <w:t xml:space="preserve"> area of the laminate side firmly. The entire attached area of the tape is peeled off at 90</w:t>
      </w:r>
      <w:r w:rsidRPr="00533E70">
        <w:sym w:font="Symbol" w:char="F0B0"/>
      </w:r>
      <w:proofErr w:type="gramStart"/>
      <w:r w:rsidRPr="00533E70">
        <w:t xml:space="preserve"> angel</w:t>
      </w:r>
      <w:proofErr w:type="gramEnd"/>
      <w:r w:rsidRPr="00533E70">
        <w:t xml:space="preserve"> to the sample holder at 17 cm/min constant rate. The pull force to peel off the tape was recorded during the peeling test. </w:t>
      </w:r>
    </w:p>
    <w:p w14:paraId="026D007A" w14:textId="77777777" w:rsidR="00533E70" w:rsidRDefault="00533E70" w:rsidP="00E91EAD">
      <w:pPr>
        <w:pStyle w:val="SMText"/>
        <w:ind w:firstLine="0"/>
      </w:pPr>
    </w:p>
    <w:p w14:paraId="1065FD08" w14:textId="29B8EC81" w:rsidR="005C76D7" w:rsidRDefault="00E91EAD" w:rsidP="00CA0690">
      <w:pPr>
        <w:pStyle w:val="SMText"/>
      </w:pPr>
      <w:r>
        <w:br w:type="page"/>
      </w:r>
    </w:p>
    <w:p w14:paraId="0D3DA169" w14:textId="2891A787" w:rsidR="005C76D7" w:rsidRDefault="00642939" w:rsidP="004C216A">
      <w:pPr>
        <w:pStyle w:val="SMHeading"/>
        <w:jc w:val="center"/>
      </w:pPr>
      <w:r>
        <w:rPr>
          <w:noProof/>
        </w:rPr>
        <w:drawing>
          <wp:inline distT="0" distB="0" distL="0" distR="0" wp14:anchorId="531B9612" wp14:editId="16C0476E">
            <wp:extent cx="3559005" cy="3512820"/>
            <wp:effectExtent l="0" t="0" r="3810" b="0"/>
            <wp:docPr id="1" name="Picture 1" descr="Sulfur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lfur 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2350" cy="3516122"/>
                    </a:xfrm>
                    <a:prstGeom prst="rect">
                      <a:avLst/>
                    </a:prstGeom>
                    <a:noFill/>
                    <a:ln>
                      <a:noFill/>
                    </a:ln>
                  </pic:spPr>
                </pic:pic>
              </a:graphicData>
            </a:graphic>
          </wp:inline>
        </w:drawing>
      </w:r>
    </w:p>
    <w:p w14:paraId="5B100121" w14:textId="77777777" w:rsidR="00015F74" w:rsidRPr="00355362" w:rsidRDefault="007411A1" w:rsidP="00B9440A">
      <w:pPr>
        <w:pStyle w:val="SMHeading"/>
      </w:pPr>
      <w:r w:rsidRPr="00355362">
        <w:t>Fig. S1.</w:t>
      </w:r>
    </w:p>
    <w:p w14:paraId="100830B3" w14:textId="1F07E3AA" w:rsidR="00015F74" w:rsidRDefault="00E91EAD" w:rsidP="00B9440A">
      <w:pPr>
        <w:pStyle w:val="SMcaption"/>
      </w:pPr>
      <w:r>
        <w:t xml:space="preserve">Sulfur powder used for this research. Sulfur particles are </w:t>
      </w:r>
      <w:r w:rsidR="0032209A">
        <w:t>100-mesh size</w:t>
      </w:r>
      <w:r w:rsidR="002E23D2">
        <w:t>.</w:t>
      </w:r>
    </w:p>
    <w:p w14:paraId="2540F11C" w14:textId="77777777" w:rsidR="009A5287" w:rsidRDefault="009A5287" w:rsidP="00B9440A">
      <w:pPr>
        <w:pStyle w:val="SMcaption"/>
      </w:pPr>
    </w:p>
    <w:p w14:paraId="3982D57B" w14:textId="3655D2BA" w:rsidR="005C76D7" w:rsidRDefault="00E91EAD" w:rsidP="00B9440A">
      <w:pPr>
        <w:pStyle w:val="SMHeading"/>
        <w:rPr>
          <w:b w:val="0"/>
          <w:bCs w:val="0"/>
          <w:kern w:val="0"/>
          <w:szCs w:val="20"/>
        </w:rPr>
      </w:pPr>
      <w:r>
        <w:rPr>
          <w:b w:val="0"/>
          <w:bCs w:val="0"/>
          <w:kern w:val="0"/>
          <w:szCs w:val="20"/>
        </w:rPr>
        <w:br w:type="page"/>
      </w:r>
    </w:p>
    <w:p w14:paraId="268CA58E" w14:textId="1581F673" w:rsidR="005C76D7" w:rsidRDefault="00642939" w:rsidP="00B9440A">
      <w:pPr>
        <w:pStyle w:val="SMHeading"/>
        <w:rPr>
          <w:b w:val="0"/>
          <w:bCs w:val="0"/>
          <w:kern w:val="0"/>
          <w:szCs w:val="20"/>
        </w:rPr>
      </w:pPr>
      <w:r>
        <w:rPr>
          <w:b w:val="0"/>
          <w:bCs w:val="0"/>
          <w:noProof/>
          <w:kern w:val="0"/>
          <w:szCs w:val="20"/>
        </w:rPr>
        <w:drawing>
          <wp:inline distT="0" distB="0" distL="0" distR="0" wp14:anchorId="165CAF1D" wp14:editId="429FAE8E">
            <wp:extent cx="5480050" cy="2965450"/>
            <wp:effectExtent l="0" t="0" r="6350" b="6350"/>
            <wp:docPr id="2" name="Picture 2" descr="Sulfur 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lfur SE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0050" cy="2965450"/>
                    </a:xfrm>
                    <a:prstGeom prst="rect">
                      <a:avLst/>
                    </a:prstGeom>
                    <a:noFill/>
                    <a:ln>
                      <a:noFill/>
                    </a:ln>
                  </pic:spPr>
                </pic:pic>
              </a:graphicData>
            </a:graphic>
          </wp:inline>
        </w:drawing>
      </w:r>
    </w:p>
    <w:p w14:paraId="77448D07" w14:textId="60595C7F" w:rsidR="00112C5B" w:rsidRPr="00355362" w:rsidRDefault="00112C5B" w:rsidP="00B9440A">
      <w:pPr>
        <w:pStyle w:val="SMHeading"/>
      </w:pPr>
      <w:r w:rsidRPr="00355362">
        <w:t>Fig. S2</w:t>
      </w:r>
    </w:p>
    <w:p w14:paraId="17447427" w14:textId="5E318B23" w:rsidR="000831F2" w:rsidRPr="000831F2" w:rsidRDefault="000831F2" w:rsidP="000831F2">
      <w:pPr>
        <w:pStyle w:val="SMcaption"/>
      </w:pPr>
      <w:r>
        <w:t>SEM images of the 100 mesh</w:t>
      </w:r>
      <w:r w:rsidRPr="000831F2">
        <w:t xml:space="preserve"> sulfur particles</w:t>
      </w:r>
      <w:r>
        <w:t xml:space="preserve"> with different magnification: (A) 50</w:t>
      </w:r>
      <w:r>
        <w:sym w:font="Symbol" w:char="F0B4"/>
      </w:r>
      <w:r>
        <w:t xml:space="preserve"> (B) 100</w:t>
      </w:r>
      <w:r>
        <w:sym w:font="Symbol" w:char="F0B4"/>
      </w:r>
      <w:r w:rsidR="00871622">
        <w:t xml:space="preserve"> (C)</w:t>
      </w:r>
      <w:r>
        <w:t xml:space="preserve"> 300</w:t>
      </w:r>
      <w:r>
        <w:sym w:font="Symbol" w:char="F0B4"/>
      </w:r>
      <w:r w:rsidR="00871622">
        <w:t xml:space="preserve"> (D) </w:t>
      </w:r>
      <w:r>
        <w:t>1000</w:t>
      </w:r>
      <w:r>
        <w:sym w:font="Symbol" w:char="F0B4"/>
      </w:r>
      <w:r w:rsidR="00871622">
        <w:t xml:space="preserve"> (E)</w:t>
      </w:r>
      <w:r>
        <w:t xml:space="preserve"> 5000</w:t>
      </w:r>
      <w:r>
        <w:sym w:font="Symbol" w:char="F0B4"/>
      </w:r>
      <w:r w:rsidR="00871622">
        <w:t xml:space="preserve"> (</w:t>
      </w:r>
      <w:proofErr w:type="gramStart"/>
      <w:r w:rsidR="00871622">
        <w:t>F)</w:t>
      </w:r>
      <w:r>
        <w:t>10000</w:t>
      </w:r>
      <w:proofErr w:type="gramEnd"/>
      <w:r>
        <w:sym w:font="Symbol" w:char="F0B4"/>
      </w:r>
    </w:p>
    <w:p w14:paraId="78EEE272" w14:textId="77777777" w:rsidR="00670299" w:rsidRDefault="00670299" w:rsidP="00670299">
      <w:pPr>
        <w:pStyle w:val="SMcaption"/>
      </w:pPr>
    </w:p>
    <w:p w14:paraId="260F2AA2" w14:textId="4E7D0266" w:rsidR="005C76D7" w:rsidRDefault="00E91EAD" w:rsidP="00670299">
      <w:pPr>
        <w:pStyle w:val="SMcaption"/>
      </w:pPr>
      <w:r>
        <w:br w:type="page"/>
      </w:r>
    </w:p>
    <w:p w14:paraId="0C79571A" w14:textId="2CD1D2DB" w:rsidR="005C76D7" w:rsidRDefault="00642939" w:rsidP="004C216A">
      <w:pPr>
        <w:pStyle w:val="SMHeading"/>
        <w:jc w:val="center"/>
      </w:pPr>
      <w:r>
        <w:rPr>
          <w:noProof/>
        </w:rPr>
        <w:drawing>
          <wp:inline distT="0" distB="0" distL="0" distR="0" wp14:anchorId="448FC6B2" wp14:editId="5257C3FE">
            <wp:extent cx="5486400" cy="4368800"/>
            <wp:effectExtent l="0" t="0" r="0" b="0"/>
            <wp:docPr id="3" name="Picture 3" descr="U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V"/>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368800"/>
                    </a:xfrm>
                    <a:prstGeom prst="rect">
                      <a:avLst/>
                    </a:prstGeom>
                    <a:noFill/>
                    <a:ln>
                      <a:noFill/>
                    </a:ln>
                  </pic:spPr>
                </pic:pic>
              </a:graphicData>
            </a:graphic>
          </wp:inline>
        </w:drawing>
      </w:r>
    </w:p>
    <w:p w14:paraId="41735257" w14:textId="77777777" w:rsidR="00112C5B" w:rsidRPr="00355362" w:rsidRDefault="00112C5B" w:rsidP="00B9440A">
      <w:pPr>
        <w:pStyle w:val="SMHeading"/>
      </w:pPr>
      <w:r w:rsidRPr="00355362">
        <w:t>Fig. S</w:t>
      </w:r>
      <w:r w:rsidR="00355362">
        <w:t>3</w:t>
      </w:r>
    </w:p>
    <w:p w14:paraId="04B02B26" w14:textId="7520755D" w:rsidR="00AC41F2" w:rsidRPr="00AC41F2" w:rsidRDefault="00077FDA" w:rsidP="00AC41F2">
      <w:pPr>
        <w:pStyle w:val="SMcaption"/>
      </w:pPr>
      <w:proofErr w:type="gramStart"/>
      <w:r>
        <w:t>UV-</w:t>
      </w:r>
      <w:proofErr w:type="spellStart"/>
      <w:r w:rsidRPr="00A343FC">
        <w:rPr>
          <w:i/>
        </w:rPr>
        <w:t>vis</w:t>
      </w:r>
      <w:proofErr w:type="spellEnd"/>
      <w:r>
        <w:t xml:space="preserve"> spectra of the polysulfide solutions when exposed to the different polymers.</w:t>
      </w:r>
      <w:proofErr w:type="gramEnd"/>
      <w:r>
        <w:t xml:space="preserve"> </w:t>
      </w:r>
      <w:r w:rsidR="003715A7">
        <w:t>(</w:t>
      </w:r>
      <w:r>
        <w:t>A-C</w:t>
      </w:r>
      <w:r w:rsidR="00AC41F2" w:rsidRPr="00AC41F2">
        <w:t xml:space="preserve">) The </w:t>
      </w:r>
      <w:r w:rsidR="00FB38FF">
        <w:t xml:space="preserve">time-lapse </w:t>
      </w:r>
      <w:r w:rsidR="00AC41F2" w:rsidRPr="00AC41F2">
        <w:t>full spectra of UV-</w:t>
      </w:r>
      <w:proofErr w:type="spellStart"/>
      <w:r w:rsidR="00AC41F2" w:rsidRPr="00A343FC">
        <w:rPr>
          <w:i/>
        </w:rPr>
        <w:t>vis</w:t>
      </w:r>
      <w:proofErr w:type="spellEnd"/>
      <w:r w:rsidR="00AC41F2" w:rsidRPr="00AC41F2">
        <w:t xml:space="preserve"> absorba</w:t>
      </w:r>
      <w:r w:rsidR="00FB38FF">
        <w:t xml:space="preserve">nce for </w:t>
      </w:r>
      <w:r w:rsidR="00FB38FF" w:rsidRPr="00FB38FF">
        <w:rPr>
          <w:i/>
        </w:rPr>
        <w:t xml:space="preserve">in </w:t>
      </w:r>
      <w:r w:rsidR="00AC41F2" w:rsidRPr="00FB38FF">
        <w:rPr>
          <w:i/>
        </w:rPr>
        <w:t>si</w:t>
      </w:r>
      <w:r w:rsidR="00AC41F2" w:rsidRPr="00AC41F2">
        <w:t>tu UV-</w:t>
      </w:r>
      <w:proofErr w:type="spellStart"/>
      <w:r w:rsidR="00AC41F2" w:rsidRPr="00A343FC">
        <w:rPr>
          <w:i/>
        </w:rPr>
        <w:t>vis</w:t>
      </w:r>
      <w:proofErr w:type="spellEnd"/>
      <w:r w:rsidR="00AC41F2" w:rsidRPr="00A343FC">
        <w:rPr>
          <w:i/>
        </w:rPr>
        <w:t xml:space="preserve"> </w:t>
      </w:r>
      <w:r w:rsidR="00704CB2">
        <w:t>spectroscopy</w:t>
      </w:r>
      <w:r w:rsidR="00AC41F2" w:rsidRPr="00AC41F2">
        <w:t xml:space="preserve"> of PVDF, PVS and carrageenan in </w:t>
      </w:r>
      <w:proofErr w:type="gramStart"/>
      <w:r w:rsidR="00AC41F2" w:rsidRPr="00AC41F2">
        <w:t xml:space="preserve">3 </w:t>
      </w:r>
      <w:proofErr w:type="spellStart"/>
      <w:r w:rsidR="00AC41F2" w:rsidRPr="00AC41F2">
        <w:t>mmol</w:t>
      </w:r>
      <w:proofErr w:type="spellEnd"/>
      <w:r w:rsidR="00AC41F2" w:rsidRPr="00AC41F2">
        <w:t>/</w:t>
      </w:r>
      <w:proofErr w:type="gramEnd"/>
      <w:r w:rsidR="00AC41F2" w:rsidRPr="00AC41F2">
        <w:t>L lithium polysulfi</w:t>
      </w:r>
      <w:r w:rsidR="00704CB2">
        <w:t>de in DOL/DME</w:t>
      </w:r>
      <w:r w:rsidR="00AC41F2" w:rsidRPr="00AC41F2">
        <w:t xml:space="preserve"> solution. In all cases, the </w:t>
      </w:r>
      <w:r w:rsidR="00853D8B">
        <w:t>sulfate leaving group content in the polymer is</w:t>
      </w:r>
      <w:r>
        <w:t xml:space="preserve"> more than the polysulfide</w:t>
      </w:r>
      <w:r w:rsidR="00853D8B">
        <w:t xml:space="preserve"> </w:t>
      </w:r>
      <w:proofErr w:type="spellStart"/>
      <w:r w:rsidR="00853D8B">
        <w:t>uncle</w:t>
      </w:r>
      <w:r w:rsidR="00602575">
        <w:t>o</w:t>
      </w:r>
      <w:r w:rsidR="00853D8B">
        <w:t>philes</w:t>
      </w:r>
      <w:proofErr w:type="spellEnd"/>
      <w:r>
        <w:t xml:space="preserve">. </w:t>
      </w:r>
      <w:r w:rsidR="003715A7">
        <w:t>(</w:t>
      </w:r>
      <w:r>
        <w:t>D</w:t>
      </w:r>
      <w:r w:rsidR="00AC41F2" w:rsidRPr="00AC41F2">
        <w:t>) Reaction kinetics based on the UV-</w:t>
      </w:r>
      <w:proofErr w:type="spellStart"/>
      <w:r w:rsidR="00AC41F2" w:rsidRPr="00A343FC">
        <w:rPr>
          <w:i/>
        </w:rPr>
        <w:t>vis</w:t>
      </w:r>
      <w:proofErr w:type="spellEnd"/>
      <w:r w:rsidR="00AC41F2" w:rsidRPr="00AC41F2">
        <w:t xml:space="preserve"> absorbance spectra. PVDF has small physical absorption in the initial stage but reaches equilibrium in about 300 min. PVS has fast and large absorbance due to the initial fast chemical reactions. Carrageenan is slow but continuously react wit</w:t>
      </w:r>
      <w:r w:rsidR="00602575">
        <w:t>h polysulfide. The kinetics are qualitative, because</w:t>
      </w:r>
      <w:r w:rsidR="00AC41F2" w:rsidRPr="00AC41F2">
        <w:t xml:space="preserve"> there is no attempt to control the polymer powders particle size and morphology, which are important factors for reaction kinetics.  </w:t>
      </w:r>
    </w:p>
    <w:p w14:paraId="002AB5C4" w14:textId="481FBD5B" w:rsidR="00477182" w:rsidRDefault="00477182" w:rsidP="00477182">
      <w:pPr>
        <w:pStyle w:val="SMcaption"/>
      </w:pPr>
    </w:p>
    <w:p w14:paraId="018BD1BC" w14:textId="77777777" w:rsidR="009A5287" w:rsidRDefault="009A5287" w:rsidP="00477182">
      <w:pPr>
        <w:pStyle w:val="SMcaption"/>
      </w:pPr>
    </w:p>
    <w:p w14:paraId="16BD6EDE" w14:textId="0892E032" w:rsidR="00A8631F" w:rsidRDefault="00AC41F2" w:rsidP="00477182">
      <w:pPr>
        <w:pStyle w:val="SMcaption"/>
      </w:pPr>
      <w:r>
        <w:br w:type="page"/>
      </w:r>
    </w:p>
    <w:p w14:paraId="109D814E" w14:textId="05AFA054" w:rsidR="005C76D7" w:rsidRDefault="00642939" w:rsidP="004C216A">
      <w:pPr>
        <w:pStyle w:val="SMcaption"/>
        <w:jc w:val="center"/>
      </w:pPr>
      <w:r>
        <w:rPr>
          <w:noProof/>
        </w:rPr>
        <w:drawing>
          <wp:inline distT="0" distB="0" distL="0" distR="0" wp14:anchorId="601242BA" wp14:editId="6F95D389">
            <wp:extent cx="5486400" cy="4375150"/>
            <wp:effectExtent l="0" t="0" r="0" b="0"/>
            <wp:docPr id="4" name="Picture 4" descr="cyc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ycl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375150"/>
                    </a:xfrm>
                    <a:prstGeom prst="rect">
                      <a:avLst/>
                    </a:prstGeom>
                    <a:noFill/>
                    <a:ln>
                      <a:noFill/>
                    </a:ln>
                  </pic:spPr>
                </pic:pic>
              </a:graphicData>
            </a:graphic>
          </wp:inline>
        </w:drawing>
      </w:r>
    </w:p>
    <w:p w14:paraId="30DBC9A6" w14:textId="5D1D8BE4" w:rsidR="00AE2AD1" w:rsidRPr="00355362" w:rsidRDefault="00AE2AD1" w:rsidP="00AE2AD1">
      <w:pPr>
        <w:pStyle w:val="SMHeading"/>
      </w:pPr>
      <w:r w:rsidRPr="00355362">
        <w:t>Fig. S</w:t>
      </w:r>
      <w:r w:rsidR="00077FDA">
        <w:t>4</w:t>
      </w:r>
    </w:p>
    <w:p w14:paraId="3499CEFE" w14:textId="26548559" w:rsidR="00A8631F" w:rsidRPr="00A8631F" w:rsidRDefault="00A8631F" w:rsidP="00A8631F">
      <w:pPr>
        <w:pStyle w:val="SMcaption"/>
      </w:pPr>
      <w:proofErr w:type="gramStart"/>
      <w:r w:rsidRPr="00A8631F">
        <w:t>Cycling performance of carrageenan</w:t>
      </w:r>
      <w:r w:rsidR="00A86339">
        <w:t>-based sulfur electrodes at</w:t>
      </w:r>
      <w:r w:rsidRPr="00A8631F">
        <w:t xml:space="preserve"> various current densities at 30°</w:t>
      </w:r>
      <w:r w:rsidR="00077FDA">
        <w:t xml:space="preserve"> </w:t>
      </w:r>
      <w:r w:rsidRPr="00A8631F">
        <w:t>C.</w:t>
      </w:r>
      <w:proofErr w:type="gramEnd"/>
      <w:r w:rsidRPr="00A8631F">
        <w:t xml:space="preserve"> The electrode sulfur loading and thickness varies. The thinner electrodes are used for higher current density cycling. </w:t>
      </w:r>
    </w:p>
    <w:p w14:paraId="104E8F4A" w14:textId="77777777" w:rsidR="00AE2AD1" w:rsidRDefault="00AE2AD1" w:rsidP="00477182">
      <w:pPr>
        <w:pStyle w:val="SMcaption"/>
        <w:rPr>
          <w:lang w:eastAsia="zh-CN"/>
        </w:rPr>
      </w:pPr>
    </w:p>
    <w:p w14:paraId="3249B983" w14:textId="77777777" w:rsidR="00F202B2" w:rsidRDefault="00F202B2" w:rsidP="00477182">
      <w:pPr>
        <w:pStyle w:val="SMcaption"/>
        <w:rPr>
          <w:lang w:eastAsia="zh-CN"/>
        </w:rPr>
      </w:pPr>
    </w:p>
    <w:p w14:paraId="1AA1093B" w14:textId="3DA678E7" w:rsidR="00F202B2" w:rsidRDefault="00F202B2" w:rsidP="00CA0690">
      <w:pPr>
        <w:rPr>
          <w:lang w:eastAsia="zh-CN"/>
        </w:rPr>
      </w:pPr>
      <w:r>
        <w:rPr>
          <w:lang w:eastAsia="zh-CN"/>
        </w:rPr>
        <w:br w:type="page"/>
      </w:r>
    </w:p>
    <w:p w14:paraId="25E8FC2E" w14:textId="227C2907" w:rsidR="00AE2AD1" w:rsidRDefault="008F27F4" w:rsidP="001A7D50">
      <w:pPr>
        <w:pStyle w:val="SMcaption"/>
        <w:jc w:val="center"/>
        <w:rPr>
          <w:lang w:eastAsia="zh-CN"/>
        </w:rPr>
      </w:pPr>
      <w:r>
        <w:rPr>
          <w:lang w:eastAsia="zh-CN"/>
        </w:rPr>
        <w:pict w14:anchorId="278927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27pt">
            <v:imagedata r:id="rId15" o:title="df"/>
          </v:shape>
        </w:pict>
      </w:r>
    </w:p>
    <w:p w14:paraId="010D73AE" w14:textId="77777777" w:rsidR="001A7D50" w:rsidRPr="001A7D50" w:rsidRDefault="001A7D50" w:rsidP="001A7D50">
      <w:pPr>
        <w:pStyle w:val="SMcaption"/>
        <w:rPr>
          <w:b/>
          <w:lang w:eastAsia="zh-CN"/>
        </w:rPr>
      </w:pPr>
      <w:r w:rsidRPr="001A7D50">
        <w:rPr>
          <w:b/>
          <w:lang w:eastAsia="zh-CN"/>
        </w:rPr>
        <w:t>Fig</w:t>
      </w:r>
      <w:r w:rsidRPr="001A7D50">
        <w:rPr>
          <w:rFonts w:hint="eastAsia"/>
          <w:b/>
          <w:lang w:eastAsia="zh-CN"/>
        </w:rPr>
        <w:t>.</w:t>
      </w:r>
      <w:r w:rsidRPr="001A7D50">
        <w:rPr>
          <w:b/>
          <w:lang w:eastAsia="zh-CN"/>
        </w:rPr>
        <w:t xml:space="preserve"> </w:t>
      </w:r>
      <w:r w:rsidRPr="001A7D50">
        <w:rPr>
          <w:rFonts w:hint="eastAsia"/>
          <w:b/>
          <w:lang w:eastAsia="zh-CN"/>
        </w:rPr>
        <w:t>S5</w:t>
      </w:r>
      <w:r w:rsidRPr="001A7D50">
        <w:rPr>
          <w:b/>
          <w:lang w:eastAsia="zh-CN"/>
        </w:rPr>
        <w:t>.</w:t>
      </w:r>
    </w:p>
    <w:p w14:paraId="7F11CF6F" w14:textId="0EC6D53E" w:rsidR="001A7D50" w:rsidRPr="001A7D50" w:rsidRDefault="001A7D50" w:rsidP="001A7D50">
      <w:pPr>
        <w:pStyle w:val="SMcaption"/>
        <w:rPr>
          <w:lang w:eastAsia="zh-CN"/>
        </w:rPr>
      </w:pPr>
      <w:r>
        <w:rPr>
          <w:rFonts w:hint="eastAsia"/>
          <w:lang w:eastAsia="zh-CN"/>
        </w:rPr>
        <w:t>Optical images of the</w:t>
      </w:r>
      <w:r w:rsidR="00CC4C59">
        <w:rPr>
          <w:rFonts w:hint="eastAsia"/>
          <w:lang w:eastAsia="zh-CN"/>
        </w:rPr>
        <w:t xml:space="preserve"> 17.0 mg/cm</w:t>
      </w:r>
      <w:r w:rsidR="00CC4C59" w:rsidRPr="00CC4C59">
        <w:rPr>
          <w:rFonts w:hint="eastAsia"/>
          <w:vertAlign w:val="superscript"/>
          <w:lang w:eastAsia="zh-CN"/>
        </w:rPr>
        <w:t>2</w:t>
      </w:r>
      <w:r>
        <w:rPr>
          <w:rFonts w:hint="eastAsia"/>
          <w:lang w:eastAsia="zh-CN"/>
        </w:rPr>
        <w:t xml:space="preserve"> </w:t>
      </w:r>
      <w:r w:rsidR="00CC4C59">
        <w:rPr>
          <w:rFonts w:hint="eastAsia"/>
          <w:lang w:eastAsia="zh-CN"/>
        </w:rPr>
        <w:t xml:space="preserve">micron-sulfur mass loading based </w:t>
      </w:r>
      <w:r>
        <w:rPr>
          <w:rFonts w:hint="eastAsia"/>
          <w:lang w:eastAsia="zh-CN"/>
        </w:rPr>
        <w:t>electrode</w:t>
      </w:r>
      <w:r w:rsidRPr="001A7D50">
        <w:rPr>
          <w:lang w:eastAsia="zh-CN"/>
        </w:rPr>
        <w:t>.</w:t>
      </w:r>
      <w:r w:rsidR="00CC4C59">
        <w:rPr>
          <w:rFonts w:hint="eastAsia"/>
          <w:lang w:eastAsia="zh-CN"/>
        </w:rPr>
        <w:t xml:space="preserve"> The slurry is drop cast into </w:t>
      </w:r>
      <w:r w:rsidR="00CC4C59">
        <w:rPr>
          <w:lang w:eastAsia="zh-CN"/>
        </w:rPr>
        <w:t>the</w:t>
      </w:r>
      <w:r w:rsidR="00CC4C59">
        <w:rPr>
          <w:rFonts w:hint="eastAsia"/>
          <w:lang w:eastAsia="zh-CN"/>
        </w:rPr>
        <w:t xml:space="preserve"> hydrochloric acid modified </w:t>
      </w:r>
      <w:r w:rsidR="00EE1B9F">
        <w:rPr>
          <w:rFonts w:hint="eastAsia"/>
          <w:lang w:eastAsia="zh-CN"/>
        </w:rPr>
        <w:t>nickel</w:t>
      </w:r>
      <w:r w:rsidR="00CC4C59">
        <w:rPr>
          <w:rFonts w:hint="eastAsia"/>
          <w:lang w:eastAsia="zh-CN"/>
        </w:rPr>
        <w:t xml:space="preserve"> foam.</w:t>
      </w:r>
    </w:p>
    <w:p w14:paraId="2EEBD8E7" w14:textId="77777777" w:rsidR="00F202B2" w:rsidRDefault="00F202B2" w:rsidP="00477182">
      <w:pPr>
        <w:pStyle w:val="SMcaption"/>
        <w:rPr>
          <w:lang w:eastAsia="zh-CN"/>
        </w:rPr>
      </w:pPr>
    </w:p>
    <w:p w14:paraId="19B028B9" w14:textId="53472952" w:rsidR="00AE2AD1" w:rsidRDefault="00AE2AD1" w:rsidP="000B7268">
      <w:pPr>
        <w:pStyle w:val="SMcaption"/>
      </w:pPr>
    </w:p>
    <w:p w14:paraId="18DAD3EE" w14:textId="36790D36" w:rsidR="00077FDA" w:rsidRDefault="00AC41F2" w:rsidP="00477182">
      <w:pPr>
        <w:pStyle w:val="SMcaption"/>
      </w:pPr>
      <w:r>
        <w:br w:type="page"/>
      </w:r>
    </w:p>
    <w:p w14:paraId="2AA80101" w14:textId="5CFC9B8B" w:rsidR="000B7268" w:rsidRDefault="00642939" w:rsidP="00524148">
      <w:pPr>
        <w:pStyle w:val="SMcaption"/>
        <w:jc w:val="center"/>
      </w:pPr>
      <w:r>
        <w:rPr>
          <w:noProof/>
        </w:rPr>
        <w:drawing>
          <wp:inline distT="0" distB="0" distL="0" distR="0" wp14:anchorId="698D399E" wp14:editId="43497637">
            <wp:extent cx="4806950" cy="2305050"/>
            <wp:effectExtent l="0" t="0" r="0" b="6350"/>
            <wp:docPr id="5" name="Picture 5" descr="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hot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6950" cy="2305050"/>
                    </a:xfrm>
                    <a:prstGeom prst="rect">
                      <a:avLst/>
                    </a:prstGeom>
                    <a:noFill/>
                    <a:ln>
                      <a:noFill/>
                    </a:ln>
                  </pic:spPr>
                </pic:pic>
              </a:graphicData>
            </a:graphic>
          </wp:inline>
        </w:drawing>
      </w:r>
    </w:p>
    <w:p w14:paraId="1CB1E085" w14:textId="2420D9DE" w:rsidR="00AE2AD1" w:rsidRPr="00355362" w:rsidRDefault="00AE2AD1" w:rsidP="00AE2AD1">
      <w:pPr>
        <w:pStyle w:val="SMHeading"/>
        <w:rPr>
          <w:lang w:eastAsia="zh-CN"/>
        </w:rPr>
      </w:pPr>
      <w:r w:rsidRPr="00355362">
        <w:t>Fig. S</w:t>
      </w:r>
      <w:r w:rsidR="00F202B2">
        <w:rPr>
          <w:rFonts w:hint="eastAsia"/>
          <w:lang w:eastAsia="zh-CN"/>
        </w:rPr>
        <w:t>6</w:t>
      </w:r>
    </w:p>
    <w:p w14:paraId="6219D526" w14:textId="279C320D" w:rsidR="00A8631F" w:rsidRPr="00A8631F" w:rsidRDefault="00A8631F" w:rsidP="00A8631F">
      <w:pPr>
        <w:pStyle w:val="SMcaption"/>
      </w:pPr>
      <w:r w:rsidRPr="00A8631F">
        <w:t xml:space="preserve">Optical images for PVS and carrageenan </w:t>
      </w:r>
      <w:r w:rsidR="007D55ED">
        <w:t xml:space="preserve">polymer film </w:t>
      </w:r>
      <w:r w:rsidRPr="00A8631F">
        <w:t xml:space="preserve">coating on Al foil. PVS film surface is not as uniform as the surface of carrageenan film. Carrageenan has better film forming properties. </w:t>
      </w:r>
    </w:p>
    <w:p w14:paraId="43728DAC" w14:textId="77777777" w:rsidR="00AE2AD1" w:rsidRDefault="00AE2AD1" w:rsidP="00477182">
      <w:pPr>
        <w:pStyle w:val="SMcaption"/>
      </w:pPr>
    </w:p>
    <w:p w14:paraId="4A4BADA7" w14:textId="1EB8F1A1" w:rsidR="008C6715" w:rsidRDefault="00AC41F2" w:rsidP="00477182">
      <w:pPr>
        <w:pStyle w:val="SMcaption"/>
      </w:pPr>
      <w:r>
        <w:br w:type="page"/>
      </w:r>
    </w:p>
    <w:p w14:paraId="2E50E75E" w14:textId="61E815E9" w:rsidR="00A8631F" w:rsidRDefault="00642939" w:rsidP="00477182">
      <w:pPr>
        <w:pStyle w:val="SMcaption"/>
      </w:pPr>
      <w:r>
        <w:rPr>
          <w:noProof/>
        </w:rPr>
        <w:drawing>
          <wp:inline distT="0" distB="0" distL="0" distR="0" wp14:anchorId="50BA8969" wp14:editId="79878C65">
            <wp:extent cx="5480050" cy="4768850"/>
            <wp:effectExtent l="0" t="0" r="6350" b="6350"/>
            <wp:docPr id="6" name="Picture 6" descr="AF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F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0050" cy="4768850"/>
                    </a:xfrm>
                    <a:prstGeom prst="rect">
                      <a:avLst/>
                    </a:prstGeom>
                    <a:noFill/>
                    <a:ln>
                      <a:noFill/>
                    </a:ln>
                  </pic:spPr>
                </pic:pic>
              </a:graphicData>
            </a:graphic>
          </wp:inline>
        </w:drawing>
      </w:r>
    </w:p>
    <w:p w14:paraId="30F81062" w14:textId="5798FC7D" w:rsidR="00AE2AD1" w:rsidRPr="00355362" w:rsidRDefault="00AE2AD1" w:rsidP="00AE2AD1">
      <w:pPr>
        <w:pStyle w:val="SMHeading"/>
        <w:rPr>
          <w:lang w:eastAsia="zh-CN"/>
        </w:rPr>
      </w:pPr>
      <w:r w:rsidRPr="00355362">
        <w:t>Fig. S</w:t>
      </w:r>
      <w:r w:rsidR="00F202B2">
        <w:rPr>
          <w:rFonts w:hint="eastAsia"/>
          <w:lang w:eastAsia="zh-CN"/>
        </w:rPr>
        <w:t>7</w:t>
      </w:r>
    </w:p>
    <w:p w14:paraId="67A49BC0" w14:textId="5D3066A1" w:rsidR="00AE2AD1" w:rsidRDefault="009C6A49" w:rsidP="00477182">
      <w:pPr>
        <w:pStyle w:val="SMcaption"/>
      </w:pPr>
      <w:r>
        <w:t>Atomic Force M</w:t>
      </w:r>
      <w:r w:rsidR="00A8631F" w:rsidRPr="00A8631F">
        <w:t>icroscopy (AFM) images of the polyme</w:t>
      </w:r>
      <w:r w:rsidR="00D73CEC">
        <w:t>r surface on aluminum foil for (A) carrageenan and (B</w:t>
      </w:r>
      <w:r>
        <w:t>)</w:t>
      </w:r>
      <w:r w:rsidR="00A8631F" w:rsidRPr="00A8631F">
        <w:t xml:space="preserve"> PVS. Carrageenan film tends to form smaller aggregate structure, whereas, PVS forms much larger aggregate</w:t>
      </w:r>
      <w:r>
        <w:t>s</w:t>
      </w:r>
      <w:r w:rsidR="00A8631F" w:rsidRPr="00A8631F">
        <w:t>. In composites</w:t>
      </w:r>
      <w:r>
        <w:t xml:space="preserve"> electrodes</w:t>
      </w:r>
      <w:r w:rsidR="00A8631F" w:rsidRPr="00A8631F">
        <w:t>, the carrageenan will have much uniform distribution with conductive additives compared to that of the PVS</w:t>
      </w:r>
      <w:r w:rsidR="003715A7">
        <w:t>.</w:t>
      </w:r>
    </w:p>
    <w:p w14:paraId="4F784464" w14:textId="1F9D737F" w:rsidR="00AE2AD1" w:rsidRDefault="00AC41F2" w:rsidP="00477182">
      <w:pPr>
        <w:pStyle w:val="SMcaption"/>
      </w:pPr>
      <w:r>
        <w:br w:type="page"/>
      </w:r>
    </w:p>
    <w:p w14:paraId="5451BD1A" w14:textId="7ABB71AE" w:rsidR="008C6715" w:rsidRDefault="00642939" w:rsidP="00477182">
      <w:pPr>
        <w:pStyle w:val="SMcaption"/>
      </w:pPr>
      <w:r>
        <w:rPr>
          <w:noProof/>
        </w:rPr>
        <w:drawing>
          <wp:inline distT="0" distB="0" distL="0" distR="0" wp14:anchorId="7F2608B1" wp14:editId="6010ACA0">
            <wp:extent cx="5480050" cy="3168650"/>
            <wp:effectExtent l="0" t="0" r="6350" b="6350"/>
            <wp:docPr id="7" name="Picture 7" descr="S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0050" cy="3168650"/>
                    </a:xfrm>
                    <a:prstGeom prst="rect">
                      <a:avLst/>
                    </a:prstGeom>
                    <a:noFill/>
                    <a:ln>
                      <a:noFill/>
                    </a:ln>
                  </pic:spPr>
                </pic:pic>
              </a:graphicData>
            </a:graphic>
          </wp:inline>
        </w:drawing>
      </w:r>
    </w:p>
    <w:p w14:paraId="03E58AA8" w14:textId="114EDDD8" w:rsidR="00AE2AD1" w:rsidRPr="00355362" w:rsidRDefault="00AE2AD1" w:rsidP="00AE2AD1">
      <w:pPr>
        <w:pStyle w:val="SMHeading"/>
        <w:rPr>
          <w:lang w:eastAsia="zh-CN"/>
        </w:rPr>
      </w:pPr>
      <w:r w:rsidRPr="00355362">
        <w:t>Fig. S</w:t>
      </w:r>
      <w:r w:rsidR="00F202B2">
        <w:rPr>
          <w:rFonts w:hint="eastAsia"/>
          <w:lang w:eastAsia="zh-CN"/>
        </w:rPr>
        <w:t>8</w:t>
      </w:r>
    </w:p>
    <w:p w14:paraId="72CE4AD1" w14:textId="70162C3E" w:rsidR="00A8631F" w:rsidRPr="00A8631F" w:rsidRDefault="00A8631F" w:rsidP="00A8631F">
      <w:pPr>
        <w:pStyle w:val="SMcaption"/>
      </w:pPr>
      <w:r w:rsidRPr="00A8631F">
        <w:t>SEM images</w:t>
      </w:r>
      <w:r w:rsidR="00C843A3">
        <w:t xml:space="preserve"> of </w:t>
      </w:r>
      <w:r w:rsidR="00AE2F10">
        <w:rPr>
          <w:rFonts w:hint="eastAsia"/>
          <w:lang w:eastAsia="zh-CN"/>
        </w:rPr>
        <w:t xml:space="preserve">carrageenan based </w:t>
      </w:r>
      <w:r w:rsidR="00C843A3">
        <w:t>sulfur electrodes surfaces at</w:t>
      </w:r>
      <w:r w:rsidR="007D1B14">
        <w:t xml:space="preserve"> different magnification</w:t>
      </w:r>
      <w:r w:rsidR="00C843A3">
        <w:t>s</w:t>
      </w:r>
      <w:r w:rsidR="007D1B14">
        <w:t>. (A-D</w:t>
      </w:r>
      <w:r w:rsidRPr="00A8631F">
        <w:t xml:space="preserve">) </w:t>
      </w:r>
      <w:proofErr w:type="gramStart"/>
      <w:r w:rsidRPr="00A8631F">
        <w:t>Fresh sulfur electrode.</w:t>
      </w:r>
      <w:proofErr w:type="gramEnd"/>
      <w:r w:rsidRPr="00A8631F">
        <w:t xml:space="preserve"> The 100 mesh size sulfur particles are</w:t>
      </w:r>
      <w:r w:rsidR="00026961">
        <w:t xml:space="preserve"> used for fabricating electrode</w:t>
      </w:r>
      <w:r w:rsidRPr="00A8631F">
        <w:t xml:space="preserve">. The large sulfur particles are visible in the composite electrode. </w:t>
      </w:r>
      <w:r w:rsidR="007D1B14">
        <w:t>(E-H</w:t>
      </w:r>
      <w:r w:rsidR="00026961">
        <w:t>) F</w:t>
      </w:r>
      <w:r w:rsidRPr="00A8631F">
        <w:t xml:space="preserve">irst </w:t>
      </w:r>
      <w:proofErr w:type="gramStart"/>
      <w:r w:rsidR="00026961">
        <w:t>fully-</w:t>
      </w:r>
      <w:r w:rsidRPr="00A8631F">
        <w:t>discharged</w:t>
      </w:r>
      <w:proofErr w:type="gramEnd"/>
      <w:r w:rsidRPr="00A8631F">
        <w:t xml:space="preserve"> electrode, where Li</w:t>
      </w:r>
      <w:r w:rsidRPr="00026961">
        <w:rPr>
          <w:vertAlign w:val="subscript"/>
        </w:rPr>
        <w:t>2</w:t>
      </w:r>
      <w:r w:rsidRPr="00A8631F">
        <w:t xml:space="preserve">S uniformly deposited on the surface of the electrode. </w:t>
      </w:r>
      <w:r w:rsidR="007D1B14">
        <w:t>(I-L</w:t>
      </w:r>
      <w:r w:rsidRPr="00A8631F">
        <w:t xml:space="preserve">) </w:t>
      </w:r>
      <w:proofErr w:type="gramStart"/>
      <w:r w:rsidRPr="00A8631F">
        <w:t>Fully charged electrode after the first discharge.</w:t>
      </w:r>
      <w:proofErr w:type="gramEnd"/>
      <w:r w:rsidRPr="00A8631F">
        <w:t xml:space="preserve"> Most of the la</w:t>
      </w:r>
      <w:r w:rsidR="00026961">
        <w:t xml:space="preserve">rge sulfur particles disappear. The electrode </w:t>
      </w:r>
      <w:r w:rsidRPr="00A8631F">
        <w:t>form</w:t>
      </w:r>
      <w:r w:rsidR="00026961">
        <w:t>s</w:t>
      </w:r>
      <w:r w:rsidRPr="00A8631F">
        <w:t xml:space="preserve"> uniform composite with the carrageenan polymers. However, some of the micron size particles still exist, but significantly smaller than the original particles. </w:t>
      </w:r>
      <w:r w:rsidR="007D1B14">
        <w:t>(Magnification: A, C, E</w:t>
      </w:r>
      <w:r w:rsidRPr="00A8631F">
        <w:t>, 1200</w:t>
      </w:r>
      <w:r>
        <w:sym w:font="Symbol" w:char="F0B4"/>
      </w:r>
      <w:r w:rsidR="007D1B14">
        <w:t>; B, F, J</w:t>
      </w:r>
      <w:r w:rsidRPr="00A8631F">
        <w:t>, 2000</w:t>
      </w:r>
      <w:r>
        <w:sym w:font="Symbol" w:char="F0B4"/>
      </w:r>
      <w:r w:rsidR="007D1B14">
        <w:t>; C, G, K</w:t>
      </w:r>
      <w:r w:rsidRPr="00A8631F">
        <w:t>, 5000</w:t>
      </w:r>
      <w:r>
        <w:sym w:font="Symbol" w:char="F0B4"/>
      </w:r>
      <w:r w:rsidR="007D1B14">
        <w:t>; D, H, L</w:t>
      </w:r>
      <w:r w:rsidRPr="00A8631F">
        <w:t>, 10000</w:t>
      </w:r>
      <w:r>
        <w:sym w:font="Symbol" w:char="F0B4"/>
      </w:r>
      <w:r w:rsidRPr="00A8631F">
        <w:t xml:space="preserve">). </w:t>
      </w:r>
    </w:p>
    <w:p w14:paraId="53E4999A" w14:textId="77777777" w:rsidR="00AE2AD1" w:rsidRDefault="00AE2AD1" w:rsidP="00477182">
      <w:pPr>
        <w:pStyle w:val="SMcaption"/>
      </w:pPr>
    </w:p>
    <w:p w14:paraId="126F1037" w14:textId="77777777" w:rsidR="00AE2AD1" w:rsidRDefault="00AE2AD1" w:rsidP="00477182">
      <w:pPr>
        <w:pStyle w:val="SMcaption"/>
      </w:pPr>
    </w:p>
    <w:p w14:paraId="19333B59" w14:textId="76649F88" w:rsidR="008C6715" w:rsidRDefault="00A8631F" w:rsidP="00CA0690">
      <w:pPr>
        <w:pStyle w:val="SMcaption"/>
      </w:pPr>
      <w:r>
        <w:br w:type="page"/>
      </w:r>
    </w:p>
    <w:p w14:paraId="636C9A89" w14:textId="0D4920CA" w:rsidR="008C6715" w:rsidRDefault="00642939" w:rsidP="00AE2AD1">
      <w:pPr>
        <w:pStyle w:val="SMHeading"/>
      </w:pPr>
      <w:r>
        <w:rPr>
          <w:noProof/>
        </w:rPr>
        <w:drawing>
          <wp:inline distT="0" distB="0" distL="0" distR="0" wp14:anchorId="2C184758" wp14:editId="570C3159">
            <wp:extent cx="5480050" cy="3403600"/>
            <wp:effectExtent l="0" t="0" r="6350" b="0"/>
            <wp:docPr id="8" name="Picture 8" descr="SEM_F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M_FI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0050" cy="3403600"/>
                    </a:xfrm>
                    <a:prstGeom prst="rect">
                      <a:avLst/>
                    </a:prstGeom>
                    <a:noFill/>
                    <a:ln>
                      <a:noFill/>
                    </a:ln>
                  </pic:spPr>
                </pic:pic>
              </a:graphicData>
            </a:graphic>
          </wp:inline>
        </w:drawing>
      </w:r>
    </w:p>
    <w:p w14:paraId="24711644" w14:textId="60D408EF" w:rsidR="00AE2AD1" w:rsidRPr="00355362" w:rsidRDefault="00AE2AD1" w:rsidP="00AE2AD1">
      <w:pPr>
        <w:pStyle w:val="SMHeading"/>
        <w:rPr>
          <w:lang w:eastAsia="zh-CN"/>
        </w:rPr>
      </w:pPr>
      <w:r w:rsidRPr="00355362">
        <w:t>Fig. S</w:t>
      </w:r>
      <w:r w:rsidR="00F202B2">
        <w:rPr>
          <w:rFonts w:hint="eastAsia"/>
          <w:lang w:eastAsia="zh-CN"/>
        </w:rPr>
        <w:t>9</w:t>
      </w:r>
    </w:p>
    <w:p w14:paraId="221381DE" w14:textId="2D67E95C" w:rsidR="00555014" w:rsidRPr="00555014" w:rsidRDefault="00142B43" w:rsidP="00555014">
      <w:pPr>
        <w:pStyle w:val="SMcaption"/>
        <w:rPr>
          <w:lang w:eastAsia="zh-CN"/>
        </w:rPr>
      </w:pPr>
      <w:r>
        <w:t>Focused-</w:t>
      </w:r>
      <w:r w:rsidR="00B200AC">
        <w:t>I</w:t>
      </w:r>
      <w:r w:rsidR="00555014" w:rsidRPr="00555014">
        <w:t>on</w:t>
      </w:r>
      <w:r w:rsidR="00B200AC">
        <w:t xml:space="preserve"> B</w:t>
      </w:r>
      <w:r w:rsidR="00555014" w:rsidRPr="00555014">
        <w:t xml:space="preserve">eam (FIB) prepared electrode cross-section SEM images for carrageenan </w:t>
      </w:r>
      <w:r w:rsidR="00B200AC">
        <w:t>based</w:t>
      </w:r>
      <w:r w:rsidR="003715A7">
        <w:t xml:space="preserve"> sulfur electrodes. (A-C</w:t>
      </w:r>
      <w:r w:rsidR="00555014" w:rsidRPr="00555014">
        <w:t>) Fresh electrode cross-section im</w:t>
      </w:r>
      <w:r w:rsidR="003715A7">
        <w:t>age shows extensive porosity. (D-F</w:t>
      </w:r>
      <w:r w:rsidR="00555014" w:rsidRPr="00555014">
        <w:t>) Electrode after 1</w:t>
      </w:r>
      <w:r w:rsidR="00555014" w:rsidRPr="00555014">
        <w:rPr>
          <w:vertAlign w:val="superscript"/>
        </w:rPr>
        <w:t>st</w:t>
      </w:r>
      <w:r w:rsidR="00B200AC">
        <w:t xml:space="preserve"> discharge (</w:t>
      </w:r>
      <w:proofErr w:type="spellStart"/>
      <w:r w:rsidR="00555014" w:rsidRPr="00555014">
        <w:t>lithiation</w:t>
      </w:r>
      <w:proofErr w:type="spellEnd"/>
      <w:r w:rsidR="00B200AC">
        <w:t>)</w:t>
      </w:r>
      <w:r w:rsidR="00555014" w:rsidRPr="00555014">
        <w:t xml:space="preserve"> shows deposition of Li</w:t>
      </w:r>
      <w:r w:rsidR="00555014" w:rsidRPr="003715A7">
        <w:rPr>
          <w:vertAlign w:val="subscript"/>
        </w:rPr>
        <w:t>2</w:t>
      </w:r>
      <w:r w:rsidR="00555014" w:rsidRPr="00555014">
        <w:t xml:space="preserve">S in the electrode pores. The </w:t>
      </w:r>
      <w:r w:rsidR="00B200AC">
        <w:t>existing large</w:t>
      </w:r>
      <w:r w:rsidR="00555014" w:rsidRPr="00555014">
        <w:t xml:space="preserve"> </w:t>
      </w:r>
      <w:proofErr w:type="gramStart"/>
      <w:r w:rsidR="00555014" w:rsidRPr="00555014">
        <w:t xml:space="preserve">pores </w:t>
      </w:r>
      <w:r w:rsidR="00B200AC">
        <w:t>in the discharged electrode is</w:t>
      </w:r>
      <w:proofErr w:type="gramEnd"/>
      <w:r w:rsidR="00B200AC">
        <w:t xml:space="preserve"> due to the original large sulfur particle departure</w:t>
      </w:r>
      <w:r w:rsidR="00555014" w:rsidRPr="00555014">
        <w:t xml:space="preserve">. The </w:t>
      </w:r>
      <w:r w:rsidR="00B200AC">
        <w:t xml:space="preserve">original sulfur </w:t>
      </w:r>
      <w:r w:rsidR="00555014" w:rsidRPr="00555014">
        <w:t>par</w:t>
      </w:r>
      <w:r w:rsidR="00B200AC">
        <w:t>ticles dissolve and leave large</w:t>
      </w:r>
      <w:r w:rsidR="00555014" w:rsidRPr="00555014">
        <w:t xml:space="preserve"> pores behind. </w:t>
      </w:r>
      <w:r w:rsidR="00947EF0">
        <w:rPr>
          <w:rFonts w:hint="eastAsia"/>
          <w:lang w:eastAsia="zh-CN"/>
        </w:rPr>
        <w:t xml:space="preserve">The FIB images demonstrate that the thick electrodes are fully </w:t>
      </w:r>
      <w:proofErr w:type="spellStart"/>
      <w:r w:rsidR="00947EF0">
        <w:rPr>
          <w:rFonts w:hint="eastAsia"/>
          <w:lang w:eastAsia="zh-CN"/>
        </w:rPr>
        <w:t>lithiated</w:t>
      </w:r>
      <w:proofErr w:type="spellEnd"/>
      <w:r w:rsidR="00947EF0">
        <w:rPr>
          <w:rFonts w:hint="eastAsia"/>
          <w:lang w:eastAsia="zh-CN"/>
        </w:rPr>
        <w:t>/</w:t>
      </w:r>
      <w:proofErr w:type="spellStart"/>
      <w:r w:rsidR="00947EF0">
        <w:rPr>
          <w:rFonts w:hint="eastAsia"/>
          <w:lang w:eastAsia="zh-CN"/>
        </w:rPr>
        <w:t>delithiated</w:t>
      </w:r>
      <w:proofErr w:type="spellEnd"/>
      <w:r w:rsidR="00947EF0">
        <w:rPr>
          <w:rFonts w:hint="eastAsia"/>
          <w:lang w:eastAsia="zh-CN"/>
        </w:rPr>
        <w:t xml:space="preserve"> in deep.</w:t>
      </w:r>
    </w:p>
    <w:p w14:paraId="73EB498A" w14:textId="77777777" w:rsidR="00AE2AD1" w:rsidRDefault="00AE2AD1" w:rsidP="00477182">
      <w:pPr>
        <w:pStyle w:val="SMcaption"/>
        <w:rPr>
          <w:lang w:eastAsia="zh-CN"/>
        </w:rPr>
      </w:pPr>
    </w:p>
    <w:p w14:paraId="49A9FC81" w14:textId="15C7E1B9" w:rsidR="002121BE" w:rsidRDefault="002121BE">
      <w:pPr>
        <w:rPr>
          <w:lang w:eastAsia="zh-CN"/>
        </w:rPr>
      </w:pPr>
      <w:r>
        <w:rPr>
          <w:lang w:eastAsia="zh-CN"/>
        </w:rPr>
        <w:br w:type="page"/>
      </w:r>
    </w:p>
    <w:p w14:paraId="302B2424" w14:textId="4C1D5B55" w:rsidR="002121BE" w:rsidRDefault="008F27F4" w:rsidP="00477182">
      <w:pPr>
        <w:pStyle w:val="SMcaption"/>
        <w:rPr>
          <w:lang w:eastAsia="zh-CN"/>
        </w:rPr>
      </w:pPr>
      <w:r>
        <w:rPr>
          <w:lang w:eastAsia="zh-CN"/>
        </w:rPr>
        <w:pict w14:anchorId="191E58BB">
          <v:shape id="_x0000_i1026" type="#_x0000_t75" style="width:431pt;height:173pt">
            <v:imagedata r:id="rId20" o:title="SEM cross section"/>
          </v:shape>
        </w:pict>
      </w:r>
    </w:p>
    <w:p w14:paraId="1C70D727" w14:textId="24BD1D01" w:rsidR="002121BE" w:rsidRPr="008F27F4" w:rsidRDefault="002121BE" w:rsidP="002121BE">
      <w:pPr>
        <w:pStyle w:val="SMHeading"/>
        <w:rPr>
          <w:lang w:eastAsia="zh-CN"/>
        </w:rPr>
      </w:pPr>
      <w:bookmarkStart w:id="2" w:name="_GoBack"/>
      <w:r w:rsidRPr="008F27F4">
        <w:t>Fig. S</w:t>
      </w:r>
      <w:r w:rsidRPr="008F27F4">
        <w:rPr>
          <w:rFonts w:hint="eastAsia"/>
          <w:lang w:eastAsia="zh-CN"/>
        </w:rPr>
        <w:t>10</w:t>
      </w:r>
    </w:p>
    <w:p w14:paraId="1948B802" w14:textId="6E5030BB" w:rsidR="002121BE" w:rsidRPr="008F27F4" w:rsidRDefault="002121BE" w:rsidP="002121BE">
      <w:pPr>
        <w:pStyle w:val="SMcaption"/>
        <w:rPr>
          <w:lang w:eastAsia="zh-CN"/>
        </w:rPr>
      </w:pPr>
      <w:proofErr w:type="gramStart"/>
      <w:r w:rsidRPr="008F27F4">
        <w:rPr>
          <w:rFonts w:hint="eastAsia"/>
          <w:lang w:eastAsia="zh-CN"/>
        </w:rPr>
        <w:t>Cross section</w:t>
      </w:r>
      <w:proofErr w:type="gramEnd"/>
      <w:r w:rsidRPr="008F27F4">
        <w:rPr>
          <w:rFonts w:hint="eastAsia"/>
          <w:lang w:eastAsia="zh-CN"/>
        </w:rPr>
        <w:t xml:space="preserve"> SEM images of the sulfur electrode with a sulfur mass loading of 5.65 mg/cm</w:t>
      </w:r>
      <w:r w:rsidRPr="008F27F4">
        <w:rPr>
          <w:rFonts w:hint="eastAsia"/>
          <w:vertAlign w:val="superscript"/>
          <w:lang w:eastAsia="zh-CN"/>
        </w:rPr>
        <w:t>2</w:t>
      </w:r>
      <w:r w:rsidRPr="008F27F4">
        <w:rPr>
          <w:rFonts w:hint="eastAsia"/>
          <w:lang w:eastAsia="zh-CN"/>
        </w:rPr>
        <w:t xml:space="preserve"> for carrageenan based electrode.</w:t>
      </w:r>
    </w:p>
    <w:bookmarkEnd w:id="2"/>
    <w:p w14:paraId="491245CF" w14:textId="497BACF0" w:rsidR="00795FB8" w:rsidRPr="00CA0690" w:rsidRDefault="00795FB8" w:rsidP="00B9440A">
      <w:pPr>
        <w:pStyle w:val="SMcaption"/>
        <w:rPr>
          <w:b/>
        </w:rPr>
      </w:pPr>
      <w:r>
        <w:br w:type="page"/>
      </w:r>
      <w:r w:rsidRPr="00795FB8">
        <w:rPr>
          <w:b/>
        </w:rPr>
        <w:t>Supplemental References</w:t>
      </w:r>
    </w:p>
    <w:p w14:paraId="4E894F0A" w14:textId="77777777" w:rsidR="00CA0690" w:rsidRPr="00CA0690" w:rsidRDefault="00795FB8" w:rsidP="00CA0690">
      <w:pPr>
        <w:pStyle w:val="EndNoteBibliography"/>
        <w:rPr>
          <w:noProof/>
        </w:rPr>
      </w:pPr>
      <w:r>
        <w:fldChar w:fldCharType="begin"/>
      </w:r>
      <w:r>
        <w:instrText xml:space="preserve"> ADDIN EN.REFLIST </w:instrText>
      </w:r>
      <w:r>
        <w:fldChar w:fldCharType="separate"/>
      </w:r>
      <w:r w:rsidR="00CA0690" w:rsidRPr="00CA0690">
        <w:rPr>
          <w:noProof/>
        </w:rPr>
        <w:t>1.</w:t>
      </w:r>
      <w:r w:rsidR="00CA0690" w:rsidRPr="00CA0690">
        <w:rPr>
          <w:noProof/>
        </w:rPr>
        <w:tab/>
        <w:t xml:space="preserve">Zhang, S. S. </w:t>
      </w:r>
      <w:r w:rsidR="00CA0690" w:rsidRPr="00CA0690">
        <w:rPr>
          <w:i/>
          <w:noProof/>
        </w:rPr>
        <w:t xml:space="preserve">Electrochim. Acta </w:t>
      </w:r>
      <w:r w:rsidR="00CA0690" w:rsidRPr="00CA0690">
        <w:rPr>
          <w:noProof/>
        </w:rPr>
        <w:t>70 (2012) 344-348.</w:t>
      </w:r>
    </w:p>
    <w:p w14:paraId="0CDAF68B" w14:textId="6E1237FC" w:rsidR="00CA0690" w:rsidRPr="00CA0690" w:rsidRDefault="00CA0690" w:rsidP="00CA0690">
      <w:pPr>
        <w:pStyle w:val="EndNoteBibliography"/>
        <w:rPr>
          <w:noProof/>
        </w:rPr>
      </w:pPr>
      <w:r w:rsidRPr="00CA0690">
        <w:rPr>
          <w:noProof/>
        </w:rPr>
        <w:t>2.</w:t>
      </w:r>
      <w:r w:rsidRPr="00CA0690">
        <w:rPr>
          <w:noProof/>
        </w:rPr>
        <w:tab/>
        <w:t xml:space="preserve">Zhang, S. S. </w:t>
      </w:r>
      <w:r w:rsidRPr="00CA0690">
        <w:rPr>
          <w:i/>
          <w:noProof/>
        </w:rPr>
        <w:t>J</w:t>
      </w:r>
      <w:r>
        <w:rPr>
          <w:i/>
          <w:noProof/>
        </w:rPr>
        <w:t>.</w:t>
      </w:r>
      <w:r w:rsidRPr="00CA0690">
        <w:rPr>
          <w:i/>
          <w:noProof/>
        </w:rPr>
        <w:t xml:space="preserve"> Power Sources </w:t>
      </w:r>
      <w:r w:rsidRPr="00CA0690">
        <w:rPr>
          <w:noProof/>
        </w:rPr>
        <w:t>231 (2013) 153-162.</w:t>
      </w:r>
    </w:p>
    <w:p w14:paraId="03B06212" w14:textId="3A902A3B" w:rsidR="00CA0690" w:rsidRPr="00CA0690" w:rsidRDefault="00CA0690" w:rsidP="00CA0690">
      <w:pPr>
        <w:pStyle w:val="EndNoteBibliography"/>
        <w:rPr>
          <w:noProof/>
        </w:rPr>
      </w:pPr>
      <w:r w:rsidRPr="00CA0690">
        <w:rPr>
          <w:noProof/>
        </w:rPr>
        <w:t>3.</w:t>
      </w:r>
      <w:r w:rsidRPr="00CA0690">
        <w:rPr>
          <w:noProof/>
        </w:rPr>
        <w:tab/>
        <w:t xml:space="preserve">Ye, Y. F.; Kawase, A.; Song, M. K.; Feng, B. M.; Liu, Y. S.; Marcus, M. A.; Feng, J.; Fang, H. T.; Cairns, E. J.; Zhu, J. F.; Guo, J. H. </w:t>
      </w:r>
      <w:r w:rsidRPr="00CA0690">
        <w:rPr>
          <w:i/>
          <w:noProof/>
        </w:rPr>
        <w:t>J</w:t>
      </w:r>
      <w:r>
        <w:rPr>
          <w:i/>
          <w:noProof/>
        </w:rPr>
        <w:t>.</w:t>
      </w:r>
      <w:r w:rsidRPr="00CA0690">
        <w:rPr>
          <w:i/>
          <w:noProof/>
        </w:rPr>
        <w:t xml:space="preserve"> Phys</w:t>
      </w:r>
      <w:r>
        <w:rPr>
          <w:i/>
          <w:noProof/>
        </w:rPr>
        <w:t>.</w:t>
      </w:r>
      <w:r w:rsidRPr="00CA0690">
        <w:rPr>
          <w:i/>
          <w:noProof/>
        </w:rPr>
        <w:t xml:space="preserve"> Chem</w:t>
      </w:r>
      <w:r>
        <w:rPr>
          <w:i/>
          <w:noProof/>
        </w:rPr>
        <w:t>.</w:t>
      </w:r>
      <w:r w:rsidRPr="00CA0690">
        <w:rPr>
          <w:i/>
          <w:noProof/>
        </w:rPr>
        <w:t xml:space="preserve"> C </w:t>
      </w:r>
      <w:r w:rsidRPr="00CA0690">
        <w:rPr>
          <w:noProof/>
        </w:rPr>
        <w:t>120 (2016) 10111-10117.</w:t>
      </w:r>
    </w:p>
    <w:p w14:paraId="5020AAA2" w14:textId="3ACDC94D" w:rsidR="00B9440A" w:rsidRPr="00015F74" w:rsidRDefault="00795FB8" w:rsidP="00B9440A">
      <w:pPr>
        <w:pStyle w:val="SMcaption"/>
      </w:pPr>
      <w:r>
        <w:fldChar w:fldCharType="end"/>
      </w:r>
    </w:p>
    <w:sectPr w:rsidR="00B9440A" w:rsidRPr="00015F74" w:rsidSect="00F125EE">
      <w:headerReference w:type="default" r:id="rId21"/>
      <w:footerReference w:type="even" r:id="rId22"/>
      <w:footerReference w:type="default" r:id="rId2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EEEF4" w14:textId="77777777" w:rsidR="00A92F07" w:rsidRDefault="00A92F07">
      <w:r>
        <w:separator/>
      </w:r>
    </w:p>
  </w:endnote>
  <w:endnote w:type="continuationSeparator" w:id="0">
    <w:p w14:paraId="419536A8" w14:textId="77777777" w:rsidR="00A92F07" w:rsidRDefault="00A92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2B7F3" w14:textId="77777777" w:rsidR="00F8688D" w:rsidRDefault="00F8688D" w:rsidP="00A32E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3AA6CB" w14:textId="77777777" w:rsidR="00F8688D" w:rsidRDefault="00F8688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A2511D" w14:textId="77777777" w:rsidR="00F8688D" w:rsidRDefault="00F8688D" w:rsidP="00A32E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F27F4">
      <w:rPr>
        <w:rStyle w:val="PageNumber"/>
        <w:noProof/>
      </w:rPr>
      <w:t>1</w:t>
    </w:r>
    <w:r>
      <w:rPr>
        <w:rStyle w:val="PageNumber"/>
      </w:rPr>
      <w:fldChar w:fldCharType="end"/>
    </w:r>
  </w:p>
  <w:p w14:paraId="5C1A3E33" w14:textId="6AF7C08A" w:rsidR="00704CB2" w:rsidRDefault="00704CB2">
    <w:pPr>
      <w:pStyle w:val="Footer"/>
      <w:jc w:val="right"/>
    </w:pPr>
  </w:p>
  <w:p w14:paraId="75D112AD" w14:textId="77777777" w:rsidR="00704CB2" w:rsidRDefault="00704C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33ECAC" w14:textId="77777777" w:rsidR="00A92F07" w:rsidRDefault="00A92F07">
      <w:r>
        <w:separator/>
      </w:r>
    </w:p>
  </w:footnote>
  <w:footnote w:type="continuationSeparator" w:id="0">
    <w:p w14:paraId="26FBE3AF" w14:textId="77777777" w:rsidR="00A92F07" w:rsidRDefault="00A92F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4CCC7" w14:textId="77777777" w:rsidR="00704CB2" w:rsidRPr="005001AC" w:rsidRDefault="00704CB2" w:rsidP="005001AC">
    <w:pPr>
      <w:jc w:val="right"/>
      <w:rPr>
        <w:sz w:val="20"/>
      </w:rPr>
    </w:pPr>
  </w:p>
  <w:p w14:paraId="6E10A42A" w14:textId="77777777" w:rsidR="00704CB2" w:rsidRDefault="00704CB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Ener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25pr9h9p0wxexazoxpxflzstx5rrszeef&quot;&gt;My EndNote Library Copy tech&lt;record-ids&gt;&lt;item&gt;1156&lt;/item&gt;&lt;/record-ids&gt;&lt;/item&gt;&lt;/Libraries&gt;"/>
  </w:docVars>
  <w:rsids>
    <w:rsidRoot w:val="002C030F"/>
    <w:rsid w:val="00015F74"/>
    <w:rsid w:val="00026961"/>
    <w:rsid w:val="00065EBD"/>
    <w:rsid w:val="00077FDA"/>
    <w:rsid w:val="000831F2"/>
    <w:rsid w:val="00083B44"/>
    <w:rsid w:val="000850DC"/>
    <w:rsid w:val="000B7268"/>
    <w:rsid w:val="000C2771"/>
    <w:rsid w:val="000F0DCE"/>
    <w:rsid w:val="00112C5B"/>
    <w:rsid w:val="00114193"/>
    <w:rsid w:val="00115A38"/>
    <w:rsid w:val="0011687B"/>
    <w:rsid w:val="00124F82"/>
    <w:rsid w:val="00125302"/>
    <w:rsid w:val="00142B43"/>
    <w:rsid w:val="0016337A"/>
    <w:rsid w:val="00164269"/>
    <w:rsid w:val="001A1BDE"/>
    <w:rsid w:val="001A7D50"/>
    <w:rsid w:val="001F0876"/>
    <w:rsid w:val="001F167C"/>
    <w:rsid w:val="001F1815"/>
    <w:rsid w:val="001F5E91"/>
    <w:rsid w:val="002011BB"/>
    <w:rsid w:val="002077B9"/>
    <w:rsid w:val="002121BE"/>
    <w:rsid w:val="002561A2"/>
    <w:rsid w:val="00262D72"/>
    <w:rsid w:val="00294FBB"/>
    <w:rsid w:val="002C030F"/>
    <w:rsid w:val="002C6FE1"/>
    <w:rsid w:val="002E23D2"/>
    <w:rsid w:val="0032209A"/>
    <w:rsid w:val="00331D75"/>
    <w:rsid w:val="00355362"/>
    <w:rsid w:val="003627FB"/>
    <w:rsid w:val="00363E44"/>
    <w:rsid w:val="003715A7"/>
    <w:rsid w:val="00395E86"/>
    <w:rsid w:val="003A2FD8"/>
    <w:rsid w:val="003B40E6"/>
    <w:rsid w:val="003F6E14"/>
    <w:rsid w:val="00405336"/>
    <w:rsid w:val="00407BEB"/>
    <w:rsid w:val="00432353"/>
    <w:rsid w:val="004571D5"/>
    <w:rsid w:val="00461D81"/>
    <w:rsid w:val="0046356B"/>
    <w:rsid w:val="00464D72"/>
    <w:rsid w:val="00477182"/>
    <w:rsid w:val="004779CB"/>
    <w:rsid w:val="004A08E8"/>
    <w:rsid w:val="004A2ED4"/>
    <w:rsid w:val="004B6194"/>
    <w:rsid w:val="004C216A"/>
    <w:rsid w:val="004E42D8"/>
    <w:rsid w:val="004E6759"/>
    <w:rsid w:val="004E7BA2"/>
    <w:rsid w:val="004F7EDF"/>
    <w:rsid w:val="005001AC"/>
    <w:rsid w:val="00524148"/>
    <w:rsid w:val="00527D71"/>
    <w:rsid w:val="00533E70"/>
    <w:rsid w:val="00555014"/>
    <w:rsid w:val="005607DD"/>
    <w:rsid w:val="00570F19"/>
    <w:rsid w:val="005A558C"/>
    <w:rsid w:val="005C76D7"/>
    <w:rsid w:val="005E28F8"/>
    <w:rsid w:val="005E6513"/>
    <w:rsid w:val="00601F61"/>
    <w:rsid w:val="00602575"/>
    <w:rsid w:val="00642939"/>
    <w:rsid w:val="00651114"/>
    <w:rsid w:val="00670299"/>
    <w:rsid w:val="00691985"/>
    <w:rsid w:val="006A1B64"/>
    <w:rsid w:val="006B3953"/>
    <w:rsid w:val="00704CB2"/>
    <w:rsid w:val="007108F5"/>
    <w:rsid w:val="00713E5B"/>
    <w:rsid w:val="007402FC"/>
    <w:rsid w:val="007411A1"/>
    <w:rsid w:val="007575D7"/>
    <w:rsid w:val="00795FB8"/>
    <w:rsid w:val="007D1B14"/>
    <w:rsid w:val="007D55ED"/>
    <w:rsid w:val="00807D35"/>
    <w:rsid w:val="00850B73"/>
    <w:rsid w:val="00853D8B"/>
    <w:rsid w:val="00856E90"/>
    <w:rsid w:val="008635C8"/>
    <w:rsid w:val="00871622"/>
    <w:rsid w:val="00885C9B"/>
    <w:rsid w:val="008C6715"/>
    <w:rsid w:val="008D5D2A"/>
    <w:rsid w:val="008F27F4"/>
    <w:rsid w:val="00914B63"/>
    <w:rsid w:val="009354F3"/>
    <w:rsid w:val="009447DC"/>
    <w:rsid w:val="00947EF0"/>
    <w:rsid w:val="00961BA5"/>
    <w:rsid w:val="009743A9"/>
    <w:rsid w:val="00996292"/>
    <w:rsid w:val="009A5287"/>
    <w:rsid w:val="009B2AC5"/>
    <w:rsid w:val="009B7984"/>
    <w:rsid w:val="009C6A49"/>
    <w:rsid w:val="009F4BED"/>
    <w:rsid w:val="009F7D93"/>
    <w:rsid w:val="00A3403B"/>
    <w:rsid w:val="00A343FC"/>
    <w:rsid w:val="00A34B19"/>
    <w:rsid w:val="00A51A12"/>
    <w:rsid w:val="00A55833"/>
    <w:rsid w:val="00A627D4"/>
    <w:rsid w:val="00A74DA2"/>
    <w:rsid w:val="00A8631F"/>
    <w:rsid w:val="00A86339"/>
    <w:rsid w:val="00A92F07"/>
    <w:rsid w:val="00A95653"/>
    <w:rsid w:val="00AC1C21"/>
    <w:rsid w:val="00AC41F2"/>
    <w:rsid w:val="00AD499C"/>
    <w:rsid w:val="00AE2AD1"/>
    <w:rsid w:val="00AE2F10"/>
    <w:rsid w:val="00B00ACB"/>
    <w:rsid w:val="00B200AC"/>
    <w:rsid w:val="00B36869"/>
    <w:rsid w:val="00B43B31"/>
    <w:rsid w:val="00B47CFA"/>
    <w:rsid w:val="00B57F00"/>
    <w:rsid w:val="00B77B2A"/>
    <w:rsid w:val="00B82C22"/>
    <w:rsid w:val="00B93DBA"/>
    <w:rsid w:val="00B9440A"/>
    <w:rsid w:val="00BA4CAA"/>
    <w:rsid w:val="00BB2D2A"/>
    <w:rsid w:val="00BD58CF"/>
    <w:rsid w:val="00BD5DC6"/>
    <w:rsid w:val="00C04CC1"/>
    <w:rsid w:val="00C2675C"/>
    <w:rsid w:val="00C50C6D"/>
    <w:rsid w:val="00C600D9"/>
    <w:rsid w:val="00C843A3"/>
    <w:rsid w:val="00CA0690"/>
    <w:rsid w:val="00CC03EB"/>
    <w:rsid w:val="00CC1384"/>
    <w:rsid w:val="00CC4C59"/>
    <w:rsid w:val="00CD3720"/>
    <w:rsid w:val="00CF1848"/>
    <w:rsid w:val="00CF5C2F"/>
    <w:rsid w:val="00D04BCF"/>
    <w:rsid w:val="00D143D9"/>
    <w:rsid w:val="00D7141F"/>
    <w:rsid w:val="00D73CEC"/>
    <w:rsid w:val="00DE580C"/>
    <w:rsid w:val="00E257C8"/>
    <w:rsid w:val="00E435C6"/>
    <w:rsid w:val="00E61947"/>
    <w:rsid w:val="00E91EAD"/>
    <w:rsid w:val="00E9773B"/>
    <w:rsid w:val="00EB0793"/>
    <w:rsid w:val="00EC13A3"/>
    <w:rsid w:val="00EC21DE"/>
    <w:rsid w:val="00EC7C85"/>
    <w:rsid w:val="00EE1B9F"/>
    <w:rsid w:val="00EE2D1C"/>
    <w:rsid w:val="00F04B14"/>
    <w:rsid w:val="00F125EE"/>
    <w:rsid w:val="00F12E98"/>
    <w:rsid w:val="00F202B2"/>
    <w:rsid w:val="00F22029"/>
    <w:rsid w:val="00F37B87"/>
    <w:rsid w:val="00F630EA"/>
    <w:rsid w:val="00F7007E"/>
    <w:rsid w:val="00F73193"/>
    <w:rsid w:val="00F74F95"/>
    <w:rsid w:val="00F768F8"/>
    <w:rsid w:val="00F80705"/>
    <w:rsid w:val="00F8688D"/>
    <w:rsid w:val="00FA1481"/>
    <w:rsid w:val="00FB38FF"/>
    <w:rsid w:val="00FF04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3C4A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paragraph" w:customStyle="1" w:styleId="EndNoteBibliographyTitle">
    <w:name w:val="EndNote Bibliography Title"/>
    <w:basedOn w:val="Normal"/>
    <w:rsid w:val="00795FB8"/>
    <w:pPr>
      <w:jc w:val="center"/>
    </w:pPr>
  </w:style>
  <w:style w:type="paragraph" w:customStyle="1" w:styleId="EndNoteBibliography">
    <w:name w:val="EndNote Bibliography"/>
    <w:basedOn w:val="Normal"/>
    <w:rsid w:val="00795FB8"/>
  </w:style>
  <w:style w:type="paragraph" w:customStyle="1" w:styleId="Authors">
    <w:name w:val="Authors"/>
    <w:basedOn w:val="Normal"/>
    <w:rsid w:val="00BD5DC6"/>
    <w:pPr>
      <w:spacing w:before="120" w:after="360"/>
      <w:jc w:val="center"/>
    </w:pPr>
    <w:rPr>
      <w:szCs w:val="24"/>
    </w:rPr>
  </w:style>
  <w:style w:type="paragraph" w:customStyle="1" w:styleId="BBAuthorName">
    <w:name w:val="BB_Author_Name"/>
    <w:basedOn w:val="Normal"/>
    <w:next w:val="Normal"/>
    <w:rsid w:val="002011BB"/>
    <w:pPr>
      <w:spacing w:after="240" w:line="480" w:lineRule="auto"/>
      <w:jc w:val="center"/>
    </w:pPr>
    <w:rPr>
      <w:rFonts w:ascii="Times" w:hAnsi="Times"/>
      <w:i/>
    </w:rPr>
  </w:style>
  <w:style w:type="paragraph" w:customStyle="1" w:styleId="BCAuthorAddress">
    <w:name w:val="BC_Author_Address"/>
    <w:basedOn w:val="Normal"/>
    <w:next w:val="Normal"/>
    <w:rsid w:val="002011BB"/>
    <w:pPr>
      <w:spacing w:after="240" w:line="480" w:lineRule="auto"/>
      <w:jc w:val="center"/>
    </w:pPr>
    <w:rPr>
      <w:rFonts w:ascii="Times" w:hAnsi="Times"/>
    </w:rPr>
  </w:style>
  <w:style w:type="paragraph" w:customStyle="1" w:styleId="BATitle">
    <w:name w:val="BA_Title"/>
    <w:basedOn w:val="Normal"/>
    <w:next w:val="BBAuthorName"/>
    <w:rsid w:val="002011BB"/>
    <w:pPr>
      <w:spacing w:before="720" w:after="360" w:line="480" w:lineRule="auto"/>
      <w:jc w:val="center"/>
    </w:pPr>
    <w:rPr>
      <w:sz w:val="44"/>
    </w:rPr>
  </w:style>
  <w:style w:type="paragraph" w:customStyle="1" w:styleId="BDAbstractTitle">
    <w:name w:val="BD_Abstract_Title"/>
    <w:basedOn w:val="Normal"/>
    <w:link w:val="BDAbstractTitleChar"/>
    <w:rsid w:val="002011BB"/>
    <w:pPr>
      <w:pBdr>
        <w:top w:val="single" w:sz="4" w:space="1" w:color="auto"/>
        <w:bottom w:val="single" w:sz="4" w:space="1" w:color="auto"/>
      </w:pBdr>
      <w:spacing w:before="100" w:after="600"/>
      <w:jc w:val="both"/>
    </w:pPr>
    <w:rPr>
      <w:rFonts w:ascii="Arno Pro" w:eastAsia="Times New Roman" w:hAnsi="Arno Pro"/>
      <w:b/>
      <w:kern w:val="21"/>
      <w:sz w:val="19"/>
    </w:rPr>
  </w:style>
  <w:style w:type="character" w:customStyle="1" w:styleId="BDAbstractTitleChar">
    <w:name w:val="BD_Abstract_Title Char"/>
    <w:link w:val="BDAbstractTitle"/>
    <w:rsid w:val="002011BB"/>
    <w:rPr>
      <w:rFonts w:ascii="Arno Pro" w:eastAsia="Times New Roman" w:hAnsi="Arno Pro"/>
      <w:b/>
      <w:kern w:val="21"/>
      <w:sz w:val="19"/>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paragraph" w:customStyle="1" w:styleId="EndNoteBibliographyTitle">
    <w:name w:val="EndNote Bibliography Title"/>
    <w:basedOn w:val="Normal"/>
    <w:rsid w:val="00795FB8"/>
    <w:pPr>
      <w:jc w:val="center"/>
    </w:pPr>
  </w:style>
  <w:style w:type="paragraph" w:customStyle="1" w:styleId="EndNoteBibliography">
    <w:name w:val="EndNote Bibliography"/>
    <w:basedOn w:val="Normal"/>
    <w:rsid w:val="00795FB8"/>
  </w:style>
  <w:style w:type="paragraph" w:customStyle="1" w:styleId="Authors">
    <w:name w:val="Authors"/>
    <w:basedOn w:val="Normal"/>
    <w:rsid w:val="00BD5DC6"/>
    <w:pPr>
      <w:spacing w:before="120" w:after="360"/>
      <w:jc w:val="center"/>
    </w:pPr>
    <w:rPr>
      <w:szCs w:val="24"/>
    </w:rPr>
  </w:style>
  <w:style w:type="paragraph" w:customStyle="1" w:styleId="BBAuthorName">
    <w:name w:val="BB_Author_Name"/>
    <w:basedOn w:val="Normal"/>
    <w:next w:val="Normal"/>
    <w:rsid w:val="002011BB"/>
    <w:pPr>
      <w:spacing w:after="240" w:line="480" w:lineRule="auto"/>
      <w:jc w:val="center"/>
    </w:pPr>
    <w:rPr>
      <w:rFonts w:ascii="Times" w:hAnsi="Times"/>
      <w:i/>
    </w:rPr>
  </w:style>
  <w:style w:type="paragraph" w:customStyle="1" w:styleId="BCAuthorAddress">
    <w:name w:val="BC_Author_Address"/>
    <w:basedOn w:val="Normal"/>
    <w:next w:val="Normal"/>
    <w:rsid w:val="002011BB"/>
    <w:pPr>
      <w:spacing w:after="240" w:line="480" w:lineRule="auto"/>
      <w:jc w:val="center"/>
    </w:pPr>
    <w:rPr>
      <w:rFonts w:ascii="Times" w:hAnsi="Times"/>
    </w:rPr>
  </w:style>
  <w:style w:type="paragraph" w:customStyle="1" w:styleId="BATitle">
    <w:name w:val="BA_Title"/>
    <w:basedOn w:val="Normal"/>
    <w:next w:val="BBAuthorName"/>
    <w:rsid w:val="002011BB"/>
    <w:pPr>
      <w:spacing w:before="720" w:after="360" w:line="480" w:lineRule="auto"/>
      <w:jc w:val="center"/>
    </w:pPr>
    <w:rPr>
      <w:sz w:val="44"/>
    </w:rPr>
  </w:style>
  <w:style w:type="paragraph" w:customStyle="1" w:styleId="BDAbstractTitle">
    <w:name w:val="BD_Abstract_Title"/>
    <w:basedOn w:val="Normal"/>
    <w:link w:val="BDAbstractTitleChar"/>
    <w:rsid w:val="002011BB"/>
    <w:pPr>
      <w:pBdr>
        <w:top w:val="single" w:sz="4" w:space="1" w:color="auto"/>
        <w:bottom w:val="single" w:sz="4" w:space="1" w:color="auto"/>
      </w:pBdr>
      <w:spacing w:before="100" w:after="600"/>
      <w:jc w:val="both"/>
    </w:pPr>
    <w:rPr>
      <w:rFonts w:ascii="Arno Pro" w:eastAsia="Times New Roman" w:hAnsi="Arno Pro"/>
      <w:b/>
      <w:kern w:val="21"/>
      <w:sz w:val="19"/>
    </w:rPr>
  </w:style>
  <w:style w:type="character" w:customStyle="1" w:styleId="BDAbstractTitleChar">
    <w:name w:val="BD_Abstract_Title Char"/>
    <w:link w:val="BDAbstractTitle"/>
    <w:rsid w:val="002011BB"/>
    <w:rPr>
      <w:rFonts w:ascii="Arno Pro" w:eastAsia="Times New Roman" w:hAnsi="Arno Pro"/>
      <w:b/>
      <w:kern w:val="21"/>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01325">
      <w:bodyDiv w:val="1"/>
      <w:marLeft w:val="0"/>
      <w:marRight w:val="0"/>
      <w:marTop w:val="0"/>
      <w:marBottom w:val="0"/>
      <w:divBdr>
        <w:top w:val="none" w:sz="0" w:space="0" w:color="auto"/>
        <w:left w:val="none" w:sz="0" w:space="0" w:color="auto"/>
        <w:bottom w:val="none" w:sz="0" w:space="0" w:color="auto"/>
        <w:right w:val="none" w:sz="0" w:space="0" w:color="auto"/>
      </w:divBdr>
    </w:div>
    <w:div w:id="496768560">
      <w:bodyDiv w:val="1"/>
      <w:marLeft w:val="0"/>
      <w:marRight w:val="0"/>
      <w:marTop w:val="0"/>
      <w:marBottom w:val="0"/>
      <w:divBdr>
        <w:top w:val="none" w:sz="0" w:space="0" w:color="auto"/>
        <w:left w:val="none" w:sz="0" w:space="0" w:color="auto"/>
        <w:bottom w:val="none" w:sz="0" w:space="0" w:color="auto"/>
        <w:right w:val="none" w:sz="0" w:space="0" w:color="auto"/>
      </w:divBdr>
    </w:div>
    <w:div w:id="808127484">
      <w:bodyDiv w:val="1"/>
      <w:marLeft w:val="0"/>
      <w:marRight w:val="0"/>
      <w:marTop w:val="0"/>
      <w:marBottom w:val="0"/>
      <w:divBdr>
        <w:top w:val="none" w:sz="0" w:space="0" w:color="auto"/>
        <w:left w:val="none" w:sz="0" w:space="0" w:color="auto"/>
        <w:bottom w:val="none" w:sz="0" w:space="0" w:color="auto"/>
        <w:right w:val="none" w:sz="0" w:space="0" w:color="auto"/>
      </w:divBdr>
    </w:div>
    <w:div w:id="1486824072">
      <w:bodyDiv w:val="1"/>
      <w:marLeft w:val="0"/>
      <w:marRight w:val="0"/>
      <w:marTop w:val="0"/>
      <w:marBottom w:val="0"/>
      <w:divBdr>
        <w:top w:val="none" w:sz="0" w:space="0" w:color="auto"/>
        <w:left w:val="none" w:sz="0" w:space="0" w:color="auto"/>
        <w:bottom w:val="none" w:sz="0" w:space="0" w:color="auto"/>
        <w:right w:val="none" w:sz="0" w:space="0" w:color="auto"/>
      </w:divBdr>
    </w:div>
    <w:div w:id="1507163469">
      <w:bodyDiv w:val="1"/>
      <w:marLeft w:val="0"/>
      <w:marRight w:val="0"/>
      <w:marTop w:val="0"/>
      <w:marBottom w:val="0"/>
      <w:divBdr>
        <w:top w:val="none" w:sz="0" w:space="0" w:color="auto"/>
        <w:left w:val="none" w:sz="0" w:space="0" w:color="auto"/>
        <w:bottom w:val="none" w:sz="0" w:space="0" w:color="auto"/>
        <w:right w:val="none" w:sz="0" w:space="0" w:color="auto"/>
      </w:divBdr>
    </w:div>
    <w:div w:id="1602641079">
      <w:bodyDiv w:val="1"/>
      <w:marLeft w:val="0"/>
      <w:marRight w:val="0"/>
      <w:marTop w:val="0"/>
      <w:marBottom w:val="0"/>
      <w:divBdr>
        <w:top w:val="none" w:sz="0" w:space="0" w:color="auto"/>
        <w:left w:val="none" w:sz="0" w:space="0" w:color="auto"/>
        <w:bottom w:val="none" w:sz="0" w:space="0" w:color="auto"/>
        <w:right w:val="none" w:sz="0" w:space="0" w:color="auto"/>
      </w:divBdr>
    </w:div>
    <w:div w:id="1603339139">
      <w:bodyDiv w:val="1"/>
      <w:marLeft w:val="0"/>
      <w:marRight w:val="0"/>
      <w:marTop w:val="0"/>
      <w:marBottom w:val="0"/>
      <w:divBdr>
        <w:top w:val="none" w:sz="0" w:space="0" w:color="auto"/>
        <w:left w:val="none" w:sz="0" w:space="0" w:color="auto"/>
        <w:bottom w:val="none" w:sz="0" w:space="0" w:color="auto"/>
        <w:right w:val="none" w:sz="0" w:space="0" w:color="auto"/>
      </w:divBdr>
    </w:div>
    <w:div w:id="195370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lq518@whut.edu.cn" TargetMode="External"/><Relationship Id="rId20" Type="http://schemas.openxmlformats.org/officeDocument/2006/relationships/image" Target="media/image10.png"/><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mailto:gliu@lbl.gov"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guo@lb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777</Words>
  <Characters>10132</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188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Gao Liu</cp:lastModifiedBy>
  <cp:revision>2</cp:revision>
  <cp:lastPrinted>2016-12-16T23:28:00Z</cp:lastPrinted>
  <dcterms:created xsi:type="dcterms:W3CDTF">2017-05-17T22:16:00Z</dcterms:created>
  <dcterms:modified xsi:type="dcterms:W3CDTF">2017-05-17T22:16:00Z</dcterms:modified>
</cp:coreProperties>
</file>